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0D9C16B" w14:textId="58B6B4FC" w:rsidR="00FB4167" w:rsidRDefault="00FE6527">
      <w:pPr>
        <w:rPr>
          <w:rFonts w:ascii="Calibri" w:hAnsi="Calibri" w:cs="Verdana"/>
          <w:b/>
        </w:rPr>
      </w:pPr>
      <w:r w:rsidRPr="003E1444">
        <w:rPr>
          <w:rFonts w:ascii="Calibri" w:hAnsi="Calibri" w:cs="Verdana"/>
          <w:b/>
        </w:rPr>
        <w:t>SUPPLEMENTAL COD</w:t>
      </w:r>
      <w:r w:rsidR="00C76CBB">
        <w:rPr>
          <w:rFonts w:ascii="Calibri" w:hAnsi="Calibri" w:cs="Verdana"/>
          <w:b/>
        </w:rPr>
        <w:t>ING</w:t>
      </w:r>
      <w:r w:rsidRPr="003E1444">
        <w:rPr>
          <w:rFonts w:ascii="Calibri" w:hAnsi="Calibri" w:cs="Verdana"/>
          <w:b/>
        </w:rPr>
        <w:t xml:space="preserve"> FILES</w:t>
      </w:r>
    </w:p>
    <w:p w14:paraId="6CDE2CD1" w14:textId="77777777" w:rsidR="00FB4167" w:rsidRPr="003E1444" w:rsidRDefault="00FB4167">
      <w:pPr>
        <w:rPr>
          <w:rFonts w:ascii="Calibri" w:hAnsi="Calibri"/>
        </w:rPr>
      </w:pPr>
    </w:p>
    <w:p w14:paraId="0F892718" w14:textId="3114B3AA" w:rsidR="005C2854" w:rsidRPr="003E1444" w:rsidRDefault="00662066" w:rsidP="005C2854">
      <w:pPr>
        <w:rPr>
          <w:rFonts w:ascii="Calibri" w:hAnsi="Calibri"/>
        </w:rPr>
      </w:pPr>
      <w:r>
        <w:rPr>
          <w:rFonts w:ascii="Calibri" w:hAnsi="Calibri" w:cs="Times"/>
        </w:rPr>
        <w:t>2</w:t>
      </w:r>
      <w:r w:rsidR="005C2854" w:rsidRPr="003E1444">
        <w:rPr>
          <w:rFonts w:ascii="Calibri" w:hAnsi="Calibri" w:cs="Times"/>
        </w:rPr>
        <w:t>.</w:t>
      </w:r>
      <w:r>
        <w:rPr>
          <w:rFonts w:ascii="Calibri" w:hAnsi="Calibri" w:cs="Times"/>
        </w:rPr>
        <w:t>6</w:t>
      </w:r>
      <w:r w:rsidR="005C2854" w:rsidRPr="003E1444">
        <w:rPr>
          <w:rFonts w:ascii="Calibri" w:hAnsi="Calibri" w:cs="Times"/>
        </w:rPr>
        <w:t xml:space="preserve">.1) </w:t>
      </w:r>
      <w:r w:rsidR="008C68EF" w:rsidRPr="003E1444">
        <w:rPr>
          <w:rFonts w:ascii="Calibri" w:hAnsi="Calibri" w:cs="Times"/>
        </w:rPr>
        <w:t>Open Software A (</w:t>
      </w:r>
      <w:r w:rsidR="007A021B" w:rsidRPr="003E1444">
        <w:rPr>
          <w:rFonts w:ascii="Calibri" w:hAnsi="Calibri" w:cs="Times"/>
          <w:b/>
          <w:bCs/>
        </w:rPr>
        <w:t>Table of Materials</w:t>
      </w:r>
      <w:r w:rsidR="008C68EF" w:rsidRPr="003E1444">
        <w:rPr>
          <w:rFonts w:ascii="Calibri" w:hAnsi="Calibri" w:cs="Times"/>
        </w:rPr>
        <w:t xml:space="preserve">) on the desktop. </w:t>
      </w:r>
      <w:r w:rsidR="005C2854" w:rsidRPr="003E1444">
        <w:rPr>
          <w:rFonts w:ascii="Calibri" w:hAnsi="Calibri" w:cs="Times"/>
        </w:rPr>
        <w:t>For using Software A;</w:t>
      </w:r>
    </w:p>
    <w:p w14:paraId="1BAD8030" w14:textId="77777777" w:rsidR="005C2854" w:rsidRPr="003E1444" w:rsidRDefault="005C2854" w:rsidP="005C2854">
      <w:pPr>
        <w:rPr>
          <w:rFonts w:ascii="Calibri" w:hAnsi="Calibri"/>
        </w:rPr>
      </w:pPr>
    </w:p>
    <w:p w14:paraId="6A1B7B51" w14:textId="07678A25" w:rsidR="005C2854" w:rsidRPr="003E1444" w:rsidRDefault="00662066" w:rsidP="005C2854">
      <w:pPr>
        <w:rPr>
          <w:rFonts w:ascii="Calibri" w:hAnsi="Calibri"/>
        </w:rPr>
      </w:pPr>
      <w:r>
        <w:rPr>
          <w:rFonts w:ascii="Calibri" w:hAnsi="Calibri" w:cs="Times"/>
        </w:rPr>
        <w:t>2.6</w:t>
      </w:r>
      <w:r w:rsidR="005C2854" w:rsidRPr="003E1444">
        <w:rPr>
          <w:rFonts w:ascii="Calibri" w:hAnsi="Calibri" w:cs="Times"/>
        </w:rPr>
        <w:t>.1.1) For basic commands of document management;</w:t>
      </w:r>
    </w:p>
    <w:p w14:paraId="3B56B003" w14:textId="77777777" w:rsidR="005C2854" w:rsidRPr="003E1444" w:rsidRDefault="005C2854" w:rsidP="005C2854">
      <w:pPr>
        <w:rPr>
          <w:rFonts w:ascii="Calibri" w:hAnsi="Calibri"/>
        </w:rPr>
      </w:pPr>
    </w:p>
    <w:p w14:paraId="07AB37EA" w14:textId="5DA7DABC" w:rsidR="005C2854" w:rsidRPr="003E1444" w:rsidRDefault="00662066" w:rsidP="005C2854">
      <w:pPr>
        <w:rPr>
          <w:rFonts w:ascii="Calibri" w:hAnsi="Calibri"/>
        </w:rPr>
      </w:pPr>
      <w:r>
        <w:rPr>
          <w:rFonts w:ascii="Calibri" w:hAnsi="Calibri" w:cs="Times"/>
        </w:rPr>
        <w:t>2.6</w:t>
      </w:r>
      <w:r w:rsidR="005C2854" w:rsidRPr="003E1444">
        <w:rPr>
          <w:rFonts w:ascii="Calibri" w:hAnsi="Calibri" w:cs="Times"/>
        </w:rPr>
        <w:t xml:space="preserve">.1.1.1) Select File &gt; New &gt; Image Document to open LIFF file (file of multilayered documents). Note that if you can not see the LIFF file on the screen, select Window &gt; Palettes and see “untitled layers” or the file name of the LIFF file you designated, which usually appears at the bottom in the Palettes options. This command is useful to find any working palettes on the screen. </w:t>
      </w:r>
    </w:p>
    <w:p w14:paraId="4E8CB0CC" w14:textId="77777777" w:rsidR="005C2854" w:rsidRPr="003E1444" w:rsidRDefault="005C2854" w:rsidP="005C2854">
      <w:pPr>
        <w:rPr>
          <w:rFonts w:ascii="Calibri" w:hAnsi="Calibri"/>
        </w:rPr>
      </w:pPr>
    </w:p>
    <w:p w14:paraId="06676312" w14:textId="2A501BA6" w:rsidR="005C2854" w:rsidRPr="003E1444" w:rsidRDefault="00662066" w:rsidP="005C2854">
      <w:pPr>
        <w:rPr>
          <w:rFonts w:ascii="Calibri" w:hAnsi="Calibri"/>
        </w:rPr>
      </w:pPr>
      <w:r>
        <w:rPr>
          <w:rFonts w:ascii="Calibri" w:hAnsi="Calibri" w:cs="Times"/>
        </w:rPr>
        <w:t>2.6</w:t>
      </w:r>
      <w:r w:rsidR="005C2854" w:rsidRPr="003E1444">
        <w:rPr>
          <w:rFonts w:ascii="Calibri" w:hAnsi="Calibri" w:cs="Times"/>
        </w:rPr>
        <w:t xml:space="preserve">.1.1.2) To save LIFF file (file of multilayered documents), select File &gt; Save As. Choose Format: </w:t>
      </w:r>
      <w:proofErr w:type="spellStart"/>
      <w:r w:rsidR="005C2854" w:rsidRPr="003E1444">
        <w:rPr>
          <w:rFonts w:ascii="Calibri" w:hAnsi="Calibri" w:cs="Times"/>
        </w:rPr>
        <w:t>Openlab</w:t>
      </w:r>
      <w:proofErr w:type="spellEnd"/>
      <w:r w:rsidR="005C2854" w:rsidRPr="003E1444">
        <w:rPr>
          <w:rFonts w:ascii="Calibri" w:hAnsi="Calibri" w:cs="Times"/>
        </w:rPr>
        <w:t xml:space="preserve"> 5 LIFF. To open LIFF file, select File &gt; Open.</w:t>
      </w:r>
    </w:p>
    <w:p w14:paraId="47505EAA" w14:textId="77777777" w:rsidR="005C2854" w:rsidRPr="003E1444" w:rsidRDefault="005C2854" w:rsidP="005C2854">
      <w:pPr>
        <w:rPr>
          <w:rFonts w:ascii="Calibri" w:hAnsi="Calibri"/>
        </w:rPr>
      </w:pPr>
    </w:p>
    <w:p w14:paraId="714C7147" w14:textId="11207A2C" w:rsidR="005C2854" w:rsidRPr="003E1444" w:rsidRDefault="00662066" w:rsidP="005C2854">
      <w:pPr>
        <w:rPr>
          <w:rFonts w:ascii="Calibri" w:hAnsi="Calibri"/>
        </w:rPr>
      </w:pPr>
      <w:r>
        <w:rPr>
          <w:rFonts w:ascii="Calibri" w:hAnsi="Calibri" w:cs="Times"/>
        </w:rPr>
        <w:t>2.6</w:t>
      </w:r>
      <w:r w:rsidR="005C2854" w:rsidRPr="003E1444">
        <w:rPr>
          <w:rFonts w:ascii="Calibri" w:hAnsi="Calibri" w:cs="Times"/>
        </w:rPr>
        <w:t>.1.1.3) To save single or multiple layer(s) in LIFF file as TIFF file format, select File &gt; Save As Multiple. Choose Format: TIFF for publication. To open single or multiple TIFF file(s), select File &gt; Open Multiple.</w:t>
      </w:r>
    </w:p>
    <w:p w14:paraId="1CA2A29D" w14:textId="77777777" w:rsidR="005C2854" w:rsidRPr="003E1444" w:rsidRDefault="005C2854" w:rsidP="005C2854">
      <w:pPr>
        <w:rPr>
          <w:rFonts w:ascii="Calibri" w:hAnsi="Calibri"/>
        </w:rPr>
      </w:pPr>
    </w:p>
    <w:p w14:paraId="26451137" w14:textId="44BF34BE" w:rsidR="005C2854" w:rsidRPr="003E1444" w:rsidRDefault="00662066" w:rsidP="005C2854">
      <w:pPr>
        <w:rPr>
          <w:rFonts w:ascii="Calibri" w:hAnsi="Calibri"/>
        </w:rPr>
      </w:pPr>
      <w:r>
        <w:rPr>
          <w:rFonts w:ascii="Calibri" w:hAnsi="Calibri" w:cs="Times"/>
        </w:rPr>
        <w:t>2.6</w:t>
      </w:r>
      <w:r w:rsidR="005C2854" w:rsidRPr="003E1444">
        <w:rPr>
          <w:rFonts w:ascii="Calibri" w:hAnsi="Calibri" w:cs="Times"/>
        </w:rPr>
        <w:t>.1.1.4) To crop layer, select Image &gt; R.O.I. &gt; Crop Document. Save LIFF file or TIFF file of layer as described in (</w:t>
      </w:r>
      <w:r>
        <w:rPr>
          <w:rFonts w:ascii="Calibri" w:hAnsi="Calibri" w:cs="Times"/>
        </w:rPr>
        <w:t>2.6</w:t>
      </w:r>
      <w:r w:rsidR="005C2854" w:rsidRPr="003E1444">
        <w:rPr>
          <w:rFonts w:ascii="Calibri" w:hAnsi="Calibri" w:cs="Times"/>
        </w:rPr>
        <w:t>.1.1.2) and (</w:t>
      </w:r>
      <w:r>
        <w:rPr>
          <w:rFonts w:ascii="Calibri" w:hAnsi="Calibri" w:cs="Times"/>
        </w:rPr>
        <w:t>2.6</w:t>
      </w:r>
      <w:r w:rsidR="005C2854" w:rsidRPr="003E1444">
        <w:rPr>
          <w:rFonts w:ascii="Calibri" w:hAnsi="Calibri" w:cs="Times"/>
        </w:rPr>
        <w:t>.1.1.3).</w:t>
      </w:r>
    </w:p>
    <w:p w14:paraId="42B23CF4" w14:textId="77777777" w:rsidR="005C2854" w:rsidRPr="003E1444" w:rsidRDefault="005C2854" w:rsidP="005C2854">
      <w:pPr>
        <w:rPr>
          <w:rFonts w:ascii="Calibri" w:hAnsi="Calibri"/>
        </w:rPr>
      </w:pPr>
    </w:p>
    <w:p w14:paraId="4AD92B8A" w14:textId="0D367310" w:rsidR="005C2854" w:rsidRPr="003E1444" w:rsidRDefault="00662066" w:rsidP="005C2854">
      <w:pPr>
        <w:rPr>
          <w:rFonts w:ascii="Calibri" w:hAnsi="Calibri" w:cs="Times"/>
        </w:rPr>
      </w:pPr>
      <w:r>
        <w:rPr>
          <w:rFonts w:ascii="Calibri" w:hAnsi="Calibri" w:cs="Times"/>
        </w:rPr>
        <w:t>2.6</w:t>
      </w:r>
      <w:r w:rsidR="005C2854" w:rsidRPr="003E1444">
        <w:rPr>
          <w:rFonts w:ascii="Calibri" w:hAnsi="Calibri" w:cs="Times"/>
        </w:rPr>
        <w:t>.1.1.5) To make merged image, select specific layers to be merged in the layer palette. Drug these layers together on the "New" button at the top of the layer palette</w:t>
      </w:r>
      <w:r w:rsidR="008E1498" w:rsidRPr="003E1444">
        <w:rPr>
          <w:rFonts w:ascii="Calibri" w:hAnsi="Calibri" w:cs="Times"/>
        </w:rPr>
        <w:t>. The merged image appears at the bottom of the layer palette</w:t>
      </w:r>
      <w:r w:rsidR="00770480" w:rsidRPr="003E1444">
        <w:rPr>
          <w:rFonts w:ascii="Calibri" w:hAnsi="Calibri" w:cs="Times"/>
        </w:rPr>
        <w:t xml:space="preserve"> (</w:t>
      </w:r>
      <w:r w:rsidR="00007379" w:rsidRPr="003E1444">
        <w:rPr>
          <w:rFonts w:ascii="Calibri" w:hAnsi="Calibri" w:cs="Times"/>
        </w:rPr>
        <w:t xml:space="preserve">i.e., </w:t>
      </w:r>
      <w:r w:rsidR="00770480" w:rsidRPr="003E1444">
        <w:rPr>
          <w:rFonts w:ascii="Calibri" w:hAnsi="Calibri" w:cs="Times"/>
        </w:rPr>
        <w:t>LIFF file)</w:t>
      </w:r>
      <w:r w:rsidR="008E1498" w:rsidRPr="003E1444">
        <w:rPr>
          <w:rFonts w:ascii="Calibri" w:hAnsi="Calibri" w:cs="Times"/>
        </w:rPr>
        <w:t>.</w:t>
      </w:r>
    </w:p>
    <w:p w14:paraId="0868313E" w14:textId="77777777" w:rsidR="005C2854" w:rsidRPr="003E1444" w:rsidRDefault="005C2854" w:rsidP="005C2854">
      <w:pPr>
        <w:rPr>
          <w:rFonts w:ascii="Calibri" w:hAnsi="Calibri" w:cs="Times"/>
        </w:rPr>
      </w:pPr>
    </w:p>
    <w:p w14:paraId="2035BE6A" w14:textId="0AEBDFD6" w:rsidR="005C2854" w:rsidRPr="003E1444" w:rsidRDefault="00662066" w:rsidP="005C2854">
      <w:pPr>
        <w:rPr>
          <w:rFonts w:ascii="Calibri" w:hAnsi="Calibri"/>
        </w:rPr>
      </w:pPr>
      <w:r>
        <w:rPr>
          <w:rFonts w:ascii="Calibri" w:hAnsi="Calibri" w:cs="Times New Roman"/>
        </w:rPr>
        <w:t>2.6</w:t>
      </w:r>
      <w:r w:rsidR="005C2854" w:rsidRPr="003E1444">
        <w:rPr>
          <w:rFonts w:ascii="Calibri" w:hAnsi="Calibri" w:cs="Times New Roman"/>
        </w:rPr>
        <w:t>.1.1.6) To create new State Server Palette or edit pre-existing State Server Palette, select Windows &gt; Palettes &gt; sate se</w:t>
      </w:r>
      <w:r w:rsidR="008E1498" w:rsidRPr="003E1444">
        <w:rPr>
          <w:rFonts w:ascii="Calibri" w:hAnsi="Calibri" w:cs="Times New Roman"/>
        </w:rPr>
        <w:t>rver. To create new</w:t>
      </w:r>
      <w:r w:rsidR="005C2854" w:rsidRPr="003E1444">
        <w:rPr>
          <w:rFonts w:ascii="Calibri" w:hAnsi="Calibri" w:cs="Times New Roman"/>
        </w:rPr>
        <w:t xml:space="preserve"> State Server Palette, click on the New button on the State Server Palette. Check the items in the scrollable list that you wish to include. </w:t>
      </w:r>
      <w:r w:rsidR="005C2854" w:rsidRPr="003E1444">
        <w:rPr>
          <w:rFonts w:ascii="Calibri" w:hAnsi="Calibri" w:cs="Times New Roman"/>
          <w:color w:val="000000"/>
        </w:rPr>
        <w:t xml:space="preserve">Type a name for the state into the </w:t>
      </w:r>
      <w:r w:rsidR="00472B8F" w:rsidRPr="003E1444">
        <w:rPr>
          <w:rFonts w:ascii="Calibri" w:hAnsi="Calibri" w:cs="Times New Roman"/>
          <w:color w:val="000000"/>
        </w:rPr>
        <w:t>“</w:t>
      </w:r>
      <w:r w:rsidR="005C2854" w:rsidRPr="003E1444">
        <w:rPr>
          <w:rFonts w:ascii="Calibri" w:hAnsi="Calibri" w:cs="Times New Roman"/>
          <w:color w:val="000000"/>
        </w:rPr>
        <w:t>Save as a state called:</w:t>
      </w:r>
      <w:r w:rsidR="00472B8F" w:rsidRPr="003E1444">
        <w:rPr>
          <w:rFonts w:ascii="Calibri" w:hAnsi="Calibri" w:cs="Times New Roman"/>
          <w:color w:val="000000"/>
        </w:rPr>
        <w:t>”</w:t>
      </w:r>
      <w:r w:rsidR="005C2854" w:rsidRPr="003E1444">
        <w:rPr>
          <w:rFonts w:ascii="Calibri" w:hAnsi="Calibri" w:cs="Times New Roman"/>
          <w:color w:val="000000"/>
        </w:rPr>
        <w:t xml:space="preserve"> box. Click on the Save. </w:t>
      </w:r>
      <w:r w:rsidR="005C2854" w:rsidRPr="003E1444">
        <w:rPr>
          <w:rFonts w:ascii="Calibri" w:hAnsi="Calibri" w:cs="Times New Roman"/>
        </w:rPr>
        <w:t>To edit pre-existing State Server Palette, click on the Update.</w:t>
      </w:r>
    </w:p>
    <w:p w14:paraId="48D6A666" w14:textId="77777777" w:rsidR="005C2854" w:rsidRPr="003E1444" w:rsidRDefault="005C2854" w:rsidP="005C2854">
      <w:pPr>
        <w:rPr>
          <w:rFonts w:ascii="Calibri" w:hAnsi="Calibri"/>
        </w:rPr>
      </w:pPr>
    </w:p>
    <w:p w14:paraId="6DBA723D" w14:textId="25415D15" w:rsidR="005C2854" w:rsidRPr="003E1444" w:rsidRDefault="00662066" w:rsidP="005C2854">
      <w:pPr>
        <w:rPr>
          <w:rFonts w:ascii="Calibri" w:hAnsi="Calibri"/>
        </w:rPr>
      </w:pPr>
      <w:r>
        <w:rPr>
          <w:rFonts w:ascii="Calibri" w:hAnsi="Calibri" w:cs="Times"/>
        </w:rPr>
        <w:t>2.6</w:t>
      </w:r>
      <w:r w:rsidR="005C2854" w:rsidRPr="003E1444">
        <w:rPr>
          <w:rFonts w:ascii="Calibri" w:hAnsi="Calibri" w:cs="Times"/>
        </w:rPr>
        <w:t>.1.1.7) To show/add scale bar, first perform spatial calibration as described in (</w:t>
      </w:r>
      <w:r>
        <w:rPr>
          <w:rFonts w:ascii="Calibri" w:hAnsi="Calibri" w:cs="Times"/>
        </w:rPr>
        <w:t>2.6</w:t>
      </w:r>
      <w:r w:rsidR="005C2854" w:rsidRPr="003E1444">
        <w:rPr>
          <w:rFonts w:ascii="Calibri" w:hAnsi="Calibri" w:cs="Times"/>
        </w:rPr>
        <w:t>.1.1.8). Select Image &gt; Show Scale Bar. Save LIFF file or TIFF file of layer attached scale bar as described in (</w:t>
      </w:r>
      <w:r>
        <w:rPr>
          <w:rFonts w:ascii="Calibri" w:hAnsi="Calibri" w:cs="Times"/>
        </w:rPr>
        <w:t>2.6</w:t>
      </w:r>
      <w:r w:rsidR="005C2854" w:rsidRPr="003E1444">
        <w:rPr>
          <w:rFonts w:ascii="Calibri" w:hAnsi="Calibri" w:cs="Times"/>
        </w:rPr>
        <w:t>.1.1.2) and (</w:t>
      </w:r>
      <w:r>
        <w:rPr>
          <w:rFonts w:ascii="Calibri" w:hAnsi="Calibri" w:cs="Times"/>
        </w:rPr>
        <w:t>2.6</w:t>
      </w:r>
      <w:r w:rsidR="005C2854" w:rsidRPr="003E1444">
        <w:rPr>
          <w:rFonts w:ascii="Calibri" w:hAnsi="Calibri" w:cs="Times"/>
        </w:rPr>
        <w:t>.1.1.3).</w:t>
      </w:r>
    </w:p>
    <w:p w14:paraId="24BD908A" w14:textId="77777777" w:rsidR="005C2854" w:rsidRPr="003E1444" w:rsidRDefault="005C2854" w:rsidP="005C2854">
      <w:pPr>
        <w:rPr>
          <w:rFonts w:ascii="Calibri" w:hAnsi="Calibri"/>
        </w:rPr>
      </w:pPr>
    </w:p>
    <w:p w14:paraId="175EB3B6" w14:textId="332587E4" w:rsidR="005C2854" w:rsidRPr="003E1444" w:rsidRDefault="00662066" w:rsidP="005C2854">
      <w:pPr>
        <w:rPr>
          <w:rFonts w:ascii="Calibri" w:hAnsi="Calibri"/>
        </w:rPr>
      </w:pPr>
      <w:r>
        <w:rPr>
          <w:rFonts w:ascii="Calibri" w:hAnsi="Calibri" w:cs="Times"/>
        </w:rPr>
        <w:t>2.6</w:t>
      </w:r>
      <w:r w:rsidR="005C2854" w:rsidRPr="003E1444">
        <w:rPr>
          <w:rFonts w:ascii="Calibri" w:hAnsi="Calibri" w:cs="Times"/>
        </w:rPr>
        <w:t>.1.1.8) To perform spatial calibration;</w:t>
      </w:r>
    </w:p>
    <w:p w14:paraId="2720FBB9" w14:textId="77777777" w:rsidR="005C2854" w:rsidRPr="003E1444" w:rsidRDefault="005C2854" w:rsidP="005C2854">
      <w:pPr>
        <w:rPr>
          <w:rFonts w:ascii="Calibri" w:hAnsi="Calibri"/>
        </w:rPr>
      </w:pPr>
    </w:p>
    <w:p w14:paraId="3765C14C" w14:textId="08D5C8C0" w:rsidR="005C2854" w:rsidRPr="003E1444" w:rsidRDefault="00662066" w:rsidP="005C2854">
      <w:pPr>
        <w:rPr>
          <w:rFonts w:ascii="Calibri" w:hAnsi="Calibri"/>
        </w:rPr>
      </w:pPr>
      <w:r>
        <w:rPr>
          <w:rFonts w:ascii="Calibri" w:hAnsi="Calibri" w:cs="Times"/>
        </w:rPr>
        <w:t>2.6</w:t>
      </w:r>
      <w:r w:rsidR="005C2854" w:rsidRPr="003E1444">
        <w:rPr>
          <w:rFonts w:ascii="Calibri" w:hAnsi="Calibri" w:cs="Times"/>
        </w:rPr>
        <w:t xml:space="preserve">.1.1.8.1) </w:t>
      </w:r>
      <w:r w:rsidR="005C2854" w:rsidRPr="003E1444">
        <w:rPr>
          <w:rFonts w:ascii="Calibri" w:hAnsi="Calibri" w:cs="Times New Roman"/>
        </w:rPr>
        <w:t>Load a reference image that contains an object of a known size, for example a calibration slide with a graticule of known dimension.</w:t>
      </w:r>
    </w:p>
    <w:p w14:paraId="55B55953" w14:textId="77777777" w:rsidR="005C2854" w:rsidRPr="003E1444" w:rsidRDefault="005C2854" w:rsidP="005C2854">
      <w:pPr>
        <w:rPr>
          <w:rFonts w:ascii="Calibri" w:hAnsi="Calibri"/>
        </w:rPr>
      </w:pPr>
    </w:p>
    <w:p w14:paraId="2930A164" w14:textId="1CC40993" w:rsidR="005C2854" w:rsidRPr="003E1444" w:rsidRDefault="00662066" w:rsidP="005C2854">
      <w:pPr>
        <w:rPr>
          <w:rFonts w:ascii="Calibri" w:hAnsi="Calibri"/>
        </w:rPr>
      </w:pPr>
      <w:r>
        <w:rPr>
          <w:rFonts w:ascii="Calibri" w:hAnsi="Calibri" w:cs="Times"/>
        </w:rPr>
        <w:t>2.6</w:t>
      </w:r>
      <w:r w:rsidR="005C2854" w:rsidRPr="003E1444">
        <w:rPr>
          <w:rFonts w:ascii="Calibri" w:hAnsi="Calibri" w:cs="Times"/>
        </w:rPr>
        <w:t xml:space="preserve">.1.1.8.2) </w:t>
      </w:r>
      <w:r w:rsidR="005C2854" w:rsidRPr="003E1444">
        <w:rPr>
          <w:rFonts w:ascii="Calibri" w:hAnsi="Calibri" w:cs="Times New Roman"/>
        </w:rPr>
        <w:t xml:space="preserve">Click on the Ruler icon </w:t>
      </w:r>
      <w:r w:rsidR="00F6044C" w:rsidRPr="003E1444">
        <w:rPr>
          <w:rFonts w:ascii="Calibri" w:hAnsi="Calibri" w:cs="Times"/>
        </w:rPr>
        <w:t>(which has r</w:t>
      </w:r>
      <w:r w:rsidR="005C2854" w:rsidRPr="003E1444">
        <w:rPr>
          <w:rFonts w:ascii="Calibri" w:hAnsi="Calibri" w:cs="Times"/>
        </w:rPr>
        <w:t>uler cartoon mark)</w:t>
      </w:r>
      <w:r w:rsidR="005C2854" w:rsidRPr="003E1444">
        <w:rPr>
          <w:rFonts w:ascii="Calibri" w:hAnsi="Calibri" w:cs="Times New Roman"/>
        </w:rPr>
        <w:t xml:space="preserve"> in the left of the Image Document window. Click on the tab next to the right-hand arrow and adjust the </w:t>
      </w:r>
      <w:proofErr w:type="spellStart"/>
      <w:r w:rsidR="005C2854" w:rsidRPr="003E1444">
        <w:rPr>
          <w:rFonts w:ascii="Calibri" w:hAnsi="Calibri" w:cs="Times New Roman"/>
        </w:rPr>
        <w:lastRenderedPageBreak/>
        <w:t>callipers</w:t>
      </w:r>
      <w:proofErr w:type="spellEnd"/>
      <w:r w:rsidR="005C2854" w:rsidRPr="003E1444">
        <w:rPr>
          <w:rFonts w:ascii="Calibri" w:hAnsi="Calibri" w:cs="Times New Roman"/>
        </w:rPr>
        <w:t xml:space="preserve"> so that they enclose the distance that you wish to measure: the left-hand arrow is at the start point and the right-hand arrow is at the end point. </w:t>
      </w:r>
    </w:p>
    <w:p w14:paraId="49AC43CE" w14:textId="77777777" w:rsidR="005C2854" w:rsidRPr="003E1444" w:rsidRDefault="005C2854" w:rsidP="005C2854">
      <w:pPr>
        <w:rPr>
          <w:rFonts w:ascii="Calibri" w:hAnsi="Calibri"/>
        </w:rPr>
      </w:pPr>
    </w:p>
    <w:p w14:paraId="70B224CD" w14:textId="26D86253" w:rsidR="005C2854" w:rsidRPr="003E1444" w:rsidRDefault="00662066" w:rsidP="005C2854">
      <w:pPr>
        <w:rPr>
          <w:rFonts w:ascii="Calibri" w:hAnsi="Calibri"/>
        </w:rPr>
      </w:pPr>
      <w:r>
        <w:rPr>
          <w:rFonts w:ascii="Calibri" w:hAnsi="Calibri" w:cs="Times"/>
        </w:rPr>
        <w:t>2.6</w:t>
      </w:r>
      <w:r w:rsidR="005C2854" w:rsidRPr="003E1444">
        <w:rPr>
          <w:rFonts w:ascii="Calibri" w:hAnsi="Calibri" w:cs="Times"/>
        </w:rPr>
        <w:t xml:space="preserve">.1.1.8.3) </w:t>
      </w:r>
      <w:r w:rsidR="005C2854" w:rsidRPr="003E1444">
        <w:rPr>
          <w:rFonts w:ascii="Calibri" w:hAnsi="Calibri" w:cs="Times New Roman"/>
        </w:rPr>
        <w:t xml:space="preserve">Select Image &gt; Calibration to display the Spatial Calibration dialog (palettes). Check that the correct unit of measurement is displayed. If necessary, select the unit that is appropriate to your measurement from the Units pop-up menu. </w:t>
      </w:r>
    </w:p>
    <w:p w14:paraId="7D3ACD0C" w14:textId="77777777" w:rsidR="005C2854" w:rsidRPr="003E1444" w:rsidRDefault="005C2854" w:rsidP="005C2854">
      <w:pPr>
        <w:rPr>
          <w:rFonts w:ascii="Calibri" w:hAnsi="Calibri"/>
        </w:rPr>
      </w:pPr>
    </w:p>
    <w:p w14:paraId="53D939DF" w14:textId="103872D0" w:rsidR="005C2854" w:rsidRPr="003E1444" w:rsidRDefault="00662066" w:rsidP="005C2854">
      <w:pPr>
        <w:rPr>
          <w:rFonts w:ascii="Calibri" w:hAnsi="Calibri"/>
        </w:rPr>
      </w:pPr>
      <w:r>
        <w:rPr>
          <w:rFonts w:ascii="Calibri" w:hAnsi="Calibri" w:cs="Times"/>
        </w:rPr>
        <w:t>2.6</w:t>
      </w:r>
      <w:r w:rsidR="005C2854" w:rsidRPr="003E1444">
        <w:rPr>
          <w:rFonts w:ascii="Calibri" w:hAnsi="Calibri" w:cs="Times"/>
        </w:rPr>
        <w:t xml:space="preserve">.1.1.8.4) Click on the </w:t>
      </w:r>
      <w:r w:rsidR="005C2854" w:rsidRPr="003E1444">
        <w:rPr>
          <w:rFonts w:ascii="Calibri" w:hAnsi="Calibri" w:cs="Times New Roman"/>
        </w:rPr>
        <w:t>expander icon to expand the dialog.</w:t>
      </w:r>
      <w:r w:rsidR="005C2854" w:rsidRPr="003E1444">
        <w:rPr>
          <w:rFonts w:ascii="Calibri" w:hAnsi="Calibri" w:cs="Times"/>
        </w:rPr>
        <w:t xml:space="preserve"> Click on the New to create </w:t>
      </w:r>
      <w:r w:rsidR="005C2854" w:rsidRPr="003E1444">
        <w:rPr>
          <w:rFonts w:ascii="Calibri" w:hAnsi="Calibri" w:cs="Times New Roman"/>
        </w:rPr>
        <w:t>a new entry in the settings list. It will be called untitled (1/2/3 etc</w:t>
      </w:r>
      <w:r w:rsidR="00686AC2" w:rsidRPr="003E1444">
        <w:rPr>
          <w:rFonts w:ascii="Calibri" w:hAnsi="Calibri" w:cs="Times New Roman"/>
        </w:rPr>
        <w:t>.</w:t>
      </w:r>
      <w:r w:rsidR="005C2854" w:rsidRPr="003E1444">
        <w:rPr>
          <w:rFonts w:ascii="Calibri" w:hAnsi="Calibri" w:cs="Times New Roman"/>
        </w:rPr>
        <w:t>). Click in the box above the New button and type in a name for the settings. To update settings, select the appropriate entry in the scrollable list, make the required changes in the main dialog and click on the Update. To delete settings, select the entry in the scrollable list and then click on the Backspace key. The entry is deleted immediately from the scrollable list.</w:t>
      </w:r>
    </w:p>
    <w:p w14:paraId="4F8E0B3C" w14:textId="77777777" w:rsidR="005C2854" w:rsidRPr="003E1444" w:rsidRDefault="005C2854" w:rsidP="005C2854">
      <w:pPr>
        <w:rPr>
          <w:rFonts w:ascii="Calibri" w:hAnsi="Calibri"/>
        </w:rPr>
      </w:pPr>
    </w:p>
    <w:p w14:paraId="1751D3DE" w14:textId="764B7701" w:rsidR="005C2854" w:rsidRPr="003E1444" w:rsidRDefault="00662066" w:rsidP="005C2854">
      <w:pPr>
        <w:rPr>
          <w:rFonts w:ascii="Calibri" w:hAnsi="Calibri"/>
        </w:rPr>
      </w:pPr>
      <w:r>
        <w:rPr>
          <w:rFonts w:ascii="Calibri" w:hAnsi="Calibri" w:cs="Times"/>
        </w:rPr>
        <w:t>2.6</w:t>
      </w:r>
      <w:r w:rsidR="005C2854" w:rsidRPr="003E1444">
        <w:rPr>
          <w:rFonts w:ascii="Calibri" w:hAnsi="Calibri" w:cs="Times"/>
        </w:rPr>
        <w:t xml:space="preserve">.1.1.8.5) Check the </w:t>
      </w:r>
      <w:r w:rsidR="005C2854" w:rsidRPr="003E1444">
        <w:rPr>
          <w:rFonts w:ascii="Calibri" w:hAnsi="Calibri" w:cs="Times New Roman"/>
        </w:rPr>
        <w:t>Square Pixel Lock box so that the Y Dimension automatically defaults to the same value of the X Dimension.</w:t>
      </w:r>
    </w:p>
    <w:p w14:paraId="3939A1AC" w14:textId="77777777" w:rsidR="005C2854" w:rsidRPr="003E1444" w:rsidRDefault="005C2854" w:rsidP="005C2854">
      <w:pPr>
        <w:rPr>
          <w:rFonts w:ascii="Calibri" w:hAnsi="Calibri"/>
        </w:rPr>
      </w:pPr>
    </w:p>
    <w:p w14:paraId="72FC1BE6" w14:textId="439D49F1" w:rsidR="005C2854" w:rsidRPr="003E1444" w:rsidRDefault="00662066" w:rsidP="005C2854">
      <w:pPr>
        <w:rPr>
          <w:rFonts w:ascii="Calibri" w:hAnsi="Calibri" w:cs="Times New Roman"/>
        </w:rPr>
      </w:pPr>
      <w:r>
        <w:rPr>
          <w:rFonts w:ascii="Calibri" w:hAnsi="Calibri" w:cs="Times New Roman"/>
        </w:rPr>
        <w:t>2.6</w:t>
      </w:r>
      <w:r w:rsidR="005C2854" w:rsidRPr="003E1444">
        <w:rPr>
          <w:rFonts w:ascii="Calibri" w:hAnsi="Calibri" w:cs="Times New Roman"/>
        </w:rPr>
        <w:t>.1.1.8.6) Click on the Calibrate to calibrate the image. This calibration will apply to all layers in the document, and will be retained when you subsequently open the document, as long as you save it as a LIFF file. Once you have calibrated an image, all measurements on rulers and Calibration Bars will be displayed in calibrated units.</w:t>
      </w:r>
    </w:p>
    <w:p w14:paraId="0D8DC689" w14:textId="77777777" w:rsidR="00290176" w:rsidRPr="003E1444" w:rsidRDefault="00290176" w:rsidP="005C2854">
      <w:pPr>
        <w:rPr>
          <w:rFonts w:ascii="Calibri" w:hAnsi="Calibri" w:cs="Times New Roman"/>
        </w:rPr>
      </w:pPr>
    </w:p>
    <w:p w14:paraId="13062B92" w14:textId="6AA59482" w:rsidR="00290176" w:rsidRPr="003E1444" w:rsidRDefault="00662066" w:rsidP="005C2854">
      <w:pPr>
        <w:rPr>
          <w:rFonts w:ascii="Calibri" w:hAnsi="Calibri" w:cs="Times New Roman"/>
        </w:rPr>
      </w:pPr>
      <w:r>
        <w:rPr>
          <w:rFonts w:ascii="Calibri" w:hAnsi="Calibri" w:cs="Times New Roman"/>
        </w:rPr>
        <w:t>2.6</w:t>
      </w:r>
      <w:r w:rsidR="00631245" w:rsidRPr="003E1444">
        <w:rPr>
          <w:rFonts w:ascii="Calibri" w:hAnsi="Calibri" w:cs="Times New Roman"/>
        </w:rPr>
        <w:t xml:space="preserve">.1.1.9) To </w:t>
      </w:r>
      <w:r w:rsidR="00290176" w:rsidRPr="003E1444">
        <w:rPr>
          <w:rFonts w:ascii="Calibri" w:hAnsi="Calibri" w:cs="Times New Roman"/>
        </w:rPr>
        <w:t xml:space="preserve">import the </w:t>
      </w:r>
      <w:r w:rsidR="00631245" w:rsidRPr="003E1444">
        <w:rPr>
          <w:rFonts w:ascii="Calibri" w:hAnsi="Calibri" w:cs="Times New Roman"/>
        </w:rPr>
        <w:t>TIFFF file image, drag directly the TIFFF fil</w:t>
      </w:r>
      <w:r w:rsidR="00BC4339" w:rsidRPr="003E1444">
        <w:rPr>
          <w:rFonts w:ascii="Calibri" w:hAnsi="Calibri" w:cs="Times New Roman"/>
        </w:rPr>
        <w:t>e into the icon of Software A.</w:t>
      </w:r>
      <w:r w:rsidR="0018364B" w:rsidRPr="003E1444">
        <w:rPr>
          <w:rFonts w:ascii="Calibri" w:hAnsi="Calibri" w:cs="Times New Roman"/>
        </w:rPr>
        <w:t xml:space="preserve"> New layer palette (i.e., LIFF file) which contains the dragged image file is created and appears.</w:t>
      </w:r>
    </w:p>
    <w:p w14:paraId="0739DD4C" w14:textId="77777777" w:rsidR="002E1D91" w:rsidRPr="003E1444" w:rsidRDefault="002E1D91" w:rsidP="005C2854">
      <w:pPr>
        <w:rPr>
          <w:rFonts w:ascii="Calibri" w:hAnsi="Calibri" w:cs="Times New Roman"/>
        </w:rPr>
      </w:pPr>
    </w:p>
    <w:p w14:paraId="4D36C4A6" w14:textId="2E7F8FFD" w:rsidR="002E1D91" w:rsidRPr="003E1444" w:rsidRDefault="00662066" w:rsidP="00631245">
      <w:pPr>
        <w:widowControl w:val="0"/>
        <w:autoSpaceDE w:val="0"/>
        <w:autoSpaceDN w:val="0"/>
        <w:adjustRightInd w:val="0"/>
        <w:rPr>
          <w:rFonts w:ascii="Calibri" w:hAnsi="Calibri" w:cs="Times New Roman"/>
        </w:rPr>
      </w:pPr>
      <w:r>
        <w:rPr>
          <w:rFonts w:ascii="Calibri" w:hAnsi="Calibri" w:cs="Times New Roman"/>
        </w:rPr>
        <w:t>2.6</w:t>
      </w:r>
      <w:r w:rsidR="002E1D91" w:rsidRPr="003E1444">
        <w:rPr>
          <w:rFonts w:ascii="Calibri" w:hAnsi="Calibri" w:cs="Times New Roman"/>
        </w:rPr>
        <w:t xml:space="preserve">.2.1.10) To </w:t>
      </w:r>
      <w:r w:rsidR="00967A31" w:rsidRPr="003E1444">
        <w:rPr>
          <w:rFonts w:ascii="Calibri" w:hAnsi="Calibri" w:cs="Times New Roman"/>
        </w:rPr>
        <w:t>set/</w:t>
      </w:r>
      <w:r w:rsidR="002E1D91" w:rsidRPr="003E1444">
        <w:rPr>
          <w:rFonts w:ascii="Calibri" w:hAnsi="Calibri" w:cs="Times New Roman"/>
        </w:rPr>
        <w:t xml:space="preserve">change color of the image file, </w:t>
      </w:r>
      <w:r w:rsidR="00631245" w:rsidRPr="003E1444">
        <w:rPr>
          <w:rFonts w:ascii="Calibri" w:hAnsi="Calibri" w:cs="Times New Roman"/>
        </w:rPr>
        <w:t>click (select) Color Tables icon and select the required color table from the pop-up menu.</w:t>
      </w:r>
    </w:p>
    <w:p w14:paraId="77E80108" w14:textId="77777777" w:rsidR="00FB4167" w:rsidRPr="003E1444" w:rsidRDefault="00FB4167">
      <w:pPr>
        <w:rPr>
          <w:rFonts w:ascii="Calibri" w:hAnsi="Calibri"/>
        </w:rPr>
      </w:pPr>
    </w:p>
    <w:p w14:paraId="616BC8AC" w14:textId="6221D9A2" w:rsidR="000E019C" w:rsidRPr="003E1444" w:rsidRDefault="00662066" w:rsidP="000E019C">
      <w:pPr>
        <w:rPr>
          <w:rFonts w:ascii="Calibri" w:hAnsi="Calibri"/>
        </w:rPr>
      </w:pPr>
      <w:r>
        <w:rPr>
          <w:rFonts w:ascii="Calibri" w:hAnsi="Calibri" w:cs="Times"/>
        </w:rPr>
        <w:t>2.6</w:t>
      </w:r>
      <w:r w:rsidR="000E019C" w:rsidRPr="003E1444">
        <w:rPr>
          <w:rFonts w:ascii="Calibri" w:hAnsi="Calibri" w:cs="Times"/>
        </w:rPr>
        <w:t xml:space="preserve">.1.2) Image acquisition to capture z-stack image sequences </w:t>
      </w:r>
      <w:r w:rsidR="000E019C" w:rsidRPr="003E1444">
        <w:rPr>
          <w:rFonts w:ascii="Calibri" w:hAnsi="Calibri" w:cs="Times New Roman"/>
        </w:rPr>
        <w:t xml:space="preserve">using </w:t>
      </w:r>
      <w:r w:rsidR="000E019C" w:rsidRPr="003E1444">
        <w:rPr>
          <w:rFonts w:ascii="Calibri" w:hAnsi="Calibri" w:cs="Times"/>
        </w:rPr>
        <w:t>Software A.</w:t>
      </w:r>
    </w:p>
    <w:p w14:paraId="7EFE464C" w14:textId="77777777" w:rsidR="000E019C" w:rsidRPr="003E1444" w:rsidRDefault="000E019C" w:rsidP="000E019C">
      <w:pPr>
        <w:rPr>
          <w:rFonts w:ascii="Calibri" w:hAnsi="Calibri"/>
        </w:rPr>
      </w:pPr>
    </w:p>
    <w:p w14:paraId="7BDBCD50" w14:textId="6B93D451" w:rsidR="000E019C" w:rsidRPr="003E1444" w:rsidRDefault="00662066" w:rsidP="000E019C">
      <w:pPr>
        <w:rPr>
          <w:rFonts w:ascii="Calibri" w:hAnsi="Calibri"/>
        </w:rPr>
      </w:pPr>
      <w:r>
        <w:rPr>
          <w:rFonts w:ascii="Calibri" w:hAnsi="Calibri" w:cs="Times New Roman"/>
        </w:rPr>
        <w:t>2.6</w:t>
      </w:r>
      <w:r w:rsidR="000E019C" w:rsidRPr="003E1444">
        <w:rPr>
          <w:rFonts w:ascii="Calibri" w:hAnsi="Calibri" w:cs="Times New Roman"/>
        </w:rPr>
        <w:t xml:space="preserve">.1.2.1) </w:t>
      </w:r>
      <w:r w:rsidR="000E019C" w:rsidRPr="003E1444">
        <w:rPr>
          <w:rFonts w:ascii="Calibri" w:hAnsi="Calibri" w:cs="Times"/>
        </w:rPr>
        <w:t>Clic</w:t>
      </w:r>
      <w:r w:rsidR="00F6044C" w:rsidRPr="003E1444">
        <w:rPr>
          <w:rFonts w:ascii="Calibri" w:hAnsi="Calibri" w:cs="Times"/>
        </w:rPr>
        <w:t>k on the Video Icon (which has v</w:t>
      </w:r>
      <w:r w:rsidR="000E019C" w:rsidRPr="003E1444">
        <w:rPr>
          <w:rFonts w:ascii="Calibri" w:hAnsi="Calibri" w:cs="Times"/>
        </w:rPr>
        <w:t xml:space="preserve">ideo cartoon mark) that makes </w:t>
      </w:r>
      <w:r w:rsidR="000E019C" w:rsidRPr="003E1444">
        <w:rPr>
          <w:rFonts w:ascii="Calibri" w:hAnsi="Calibri" w:cs="Times New Roman"/>
        </w:rPr>
        <w:t>the video preview layer current so that live video can be displayed in the Document Window. You can achieve the same effect by making the video layer current in the Layer Manager Palette.</w:t>
      </w:r>
    </w:p>
    <w:p w14:paraId="3A607212" w14:textId="77777777" w:rsidR="000E019C" w:rsidRPr="003E1444" w:rsidRDefault="000E019C" w:rsidP="000E019C">
      <w:pPr>
        <w:rPr>
          <w:rFonts w:ascii="Calibri" w:hAnsi="Calibri"/>
        </w:rPr>
      </w:pPr>
    </w:p>
    <w:p w14:paraId="2104E7B2" w14:textId="7000976E" w:rsidR="000E019C" w:rsidRPr="003E1444" w:rsidRDefault="00662066" w:rsidP="000E019C">
      <w:pPr>
        <w:rPr>
          <w:rFonts w:ascii="Calibri" w:hAnsi="Calibri"/>
        </w:rPr>
      </w:pPr>
      <w:r>
        <w:rPr>
          <w:rFonts w:ascii="Calibri" w:hAnsi="Calibri" w:cs="Times New Roman"/>
        </w:rPr>
        <w:t>2.6</w:t>
      </w:r>
      <w:r w:rsidR="000E019C" w:rsidRPr="003E1444">
        <w:rPr>
          <w:rFonts w:ascii="Calibri" w:hAnsi="Calibri" w:cs="Times New Roman"/>
        </w:rPr>
        <w:t xml:space="preserve">.1.2.2) On the Leica CTRMIC Controller, select 0.5 </w:t>
      </w:r>
      <w:proofErr w:type="spellStart"/>
      <w:r w:rsidR="000E019C" w:rsidRPr="003E1444">
        <w:rPr>
          <w:rFonts w:ascii="Calibri" w:hAnsi="Calibri" w:cs="Lucida Grande"/>
          <w:color w:val="000000"/>
        </w:rPr>
        <w:t>μ</w:t>
      </w:r>
      <w:r w:rsidR="000E019C" w:rsidRPr="003E1444">
        <w:rPr>
          <w:rFonts w:ascii="Calibri" w:hAnsi="Calibri" w:cs="Times New Roman"/>
        </w:rPr>
        <w:t>m</w:t>
      </w:r>
      <w:proofErr w:type="spellEnd"/>
      <w:r w:rsidR="000E019C" w:rsidRPr="003E1444">
        <w:rPr>
          <w:rFonts w:ascii="Calibri" w:hAnsi="Calibri" w:cs="Times New Roman"/>
        </w:rPr>
        <w:t xml:space="preserve"> increment (You should optimize this increment for your purpose.). Then, set bottom and set top moving z-axis Focus Drive within the interval of the layers you choose to capture.</w:t>
      </w:r>
    </w:p>
    <w:p w14:paraId="54395242" w14:textId="77777777" w:rsidR="000E019C" w:rsidRPr="003E1444" w:rsidRDefault="000E019C" w:rsidP="000E019C">
      <w:pPr>
        <w:rPr>
          <w:rFonts w:ascii="Calibri" w:hAnsi="Calibri"/>
        </w:rPr>
      </w:pPr>
    </w:p>
    <w:p w14:paraId="36158977" w14:textId="5B513864" w:rsidR="000E019C" w:rsidRPr="003E1444" w:rsidRDefault="00662066" w:rsidP="000E019C">
      <w:pPr>
        <w:rPr>
          <w:rFonts w:ascii="Calibri" w:hAnsi="Calibri"/>
        </w:rPr>
      </w:pPr>
      <w:r>
        <w:rPr>
          <w:rFonts w:ascii="Calibri" w:hAnsi="Calibri" w:cs="Times New Roman"/>
        </w:rPr>
        <w:t>2.6</w:t>
      </w:r>
      <w:r w:rsidR="000E019C" w:rsidRPr="003E1444">
        <w:rPr>
          <w:rFonts w:ascii="Calibri" w:hAnsi="Calibri" w:cs="Times New Roman"/>
        </w:rPr>
        <w:t xml:space="preserve">.1.2.3) Select Special &gt; Capture Z stack to capture multiple layers with single channel. Note that Capture Z stack is a created program in an Automator Window which is available upon your request. Check on the “Capture layers every” and enter 1 </w:t>
      </w:r>
      <w:proofErr w:type="spellStart"/>
      <w:r w:rsidR="000E019C" w:rsidRPr="003E1444">
        <w:rPr>
          <w:rFonts w:ascii="Calibri" w:hAnsi="Calibri" w:cs="Lucida Grande"/>
          <w:color w:val="000000"/>
        </w:rPr>
        <w:t>μ</w:t>
      </w:r>
      <w:r w:rsidR="000E019C" w:rsidRPr="003E1444">
        <w:rPr>
          <w:rFonts w:ascii="Calibri" w:hAnsi="Calibri" w:cs="Times New Roman"/>
        </w:rPr>
        <w:t>m</w:t>
      </w:r>
      <w:proofErr w:type="spellEnd"/>
      <w:r w:rsidR="000E019C" w:rsidRPr="003E1444">
        <w:rPr>
          <w:rFonts w:ascii="Calibri" w:hAnsi="Calibri" w:cs="Times New Roman"/>
        </w:rPr>
        <w:t xml:space="preserve"> (You </w:t>
      </w:r>
      <w:r w:rsidR="000E019C" w:rsidRPr="003E1444">
        <w:rPr>
          <w:rFonts w:ascii="Calibri" w:hAnsi="Calibri" w:cs="Times New Roman"/>
        </w:rPr>
        <w:lastRenderedPageBreak/>
        <w:t>should optimize this increment for your purpose.). Enter name of captured layers, and click on the Start.</w:t>
      </w:r>
    </w:p>
    <w:p w14:paraId="73476BC0" w14:textId="77777777" w:rsidR="000E019C" w:rsidRPr="003E1444" w:rsidRDefault="000E019C" w:rsidP="000E019C">
      <w:pPr>
        <w:rPr>
          <w:rFonts w:ascii="Calibri" w:hAnsi="Calibri"/>
        </w:rPr>
      </w:pPr>
    </w:p>
    <w:p w14:paraId="15FD9692" w14:textId="0EDDE560" w:rsidR="000E019C" w:rsidRPr="003E1444" w:rsidRDefault="00662066" w:rsidP="000E019C">
      <w:pPr>
        <w:rPr>
          <w:rFonts w:ascii="Calibri" w:hAnsi="Calibri"/>
        </w:rPr>
      </w:pPr>
      <w:r>
        <w:rPr>
          <w:rFonts w:ascii="Calibri" w:hAnsi="Calibri" w:cs="Times New Roman"/>
        </w:rPr>
        <w:t>2.6</w:t>
      </w:r>
      <w:r w:rsidR="000E019C" w:rsidRPr="003E1444">
        <w:rPr>
          <w:rFonts w:ascii="Calibri" w:hAnsi="Calibri" w:cs="Times New Roman"/>
        </w:rPr>
        <w:t>.1.2.4) Select Special &gt; Capture Multi Channel Z stack to capture multiple layers with multiple channels. Note that Capture Multi Channel Z stack is a created program in an Automator Window which is available upon your request. Enter names of Channels 1-3 (Number of channel depends on the created program in the Automator Window.). Enter state name of the State Server Palette of each channel you choose to capture layers (see [</w:t>
      </w:r>
      <w:r>
        <w:rPr>
          <w:rFonts w:ascii="Calibri" w:hAnsi="Calibri" w:cs="Times New Roman"/>
        </w:rPr>
        <w:t>2.6</w:t>
      </w:r>
      <w:r w:rsidR="000E019C" w:rsidRPr="003E1444">
        <w:rPr>
          <w:rFonts w:ascii="Calibri" w:hAnsi="Calibri" w:cs="Times New Roman"/>
        </w:rPr>
        <w:t xml:space="preserve">.1.1.6]), and click on the Start. </w:t>
      </w:r>
      <w:r w:rsidR="00116EEF" w:rsidRPr="003E1444">
        <w:rPr>
          <w:rFonts w:ascii="Calibri" w:hAnsi="Calibri" w:cs="Times New Roman"/>
        </w:rPr>
        <w:t>The c</w:t>
      </w:r>
      <w:r w:rsidR="000E019C" w:rsidRPr="003E1444">
        <w:rPr>
          <w:rFonts w:ascii="Calibri" w:hAnsi="Calibri" w:cs="Times New Roman"/>
        </w:rPr>
        <w:t>apture</w:t>
      </w:r>
      <w:r w:rsidR="00E446F5" w:rsidRPr="003E1444">
        <w:rPr>
          <w:rFonts w:ascii="Calibri" w:hAnsi="Calibri" w:cs="Times New Roman"/>
        </w:rPr>
        <w:t>d</w:t>
      </w:r>
      <w:r w:rsidR="000E019C" w:rsidRPr="003E1444">
        <w:rPr>
          <w:rFonts w:ascii="Calibri" w:hAnsi="Calibri" w:cs="Times New Roman"/>
        </w:rPr>
        <w:t xml:space="preserve"> z-stack ima</w:t>
      </w:r>
      <w:r w:rsidR="00116EEF" w:rsidRPr="003E1444">
        <w:rPr>
          <w:rFonts w:ascii="Calibri" w:hAnsi="Calibri" w:cs="Times New Roman"/>
        </w:rPr>
        <w:t>ges appear in the working layer palette (i.e., LIFF file)</w:t>
      </w:r>
      <w:r w:rsidR="000E019C" w:rsidRPr="003E1444">
        <w:rPr>
          <w:rFonts w:ascii="Calibri" w:hAnsi="Calibri" w:cs="Times New Roman"/>
        </w:rPr>
        <w:t>.</w:t>
      </w:r>
    </w:p>
    <w:p w14:paraId="3C860F38" w14:textId="77777777" w:rsidR="000E019C" w:rsidRPr="003E1444" w:rsidRDefault="000E019C" w:rsidP="000E019C">
      <w:pPr>
        <w:rPr>
          <w:rFonts w:ascii="Calibri" w:hAnsi="Calibri"/>
        </w:rPr>
      </w:pPr>
    </w:p>
    <w:p w14:paraId="7E02A950" w14:textId="3EEE68CD" w:rsidR="000E019C" w:rsidRPr="003E1444" w:rsidRDefault="00662066" w:rsidP="000E019C">
      <w:pPr>
        <w:rPr>
          <w:rFonts w:ascii="Calibri" w:hAnsi="Calibri"/>
        </w:rPr>
      </w:pPr>
      <w:r>
        <w:rPr>
          <w:rFonts w:ascii="Calibri" w:hAnsi="Calibri" w:cs="Times New Roman"/>
        </w:rPr>
        <w:t>2.6</w:t>
      </w:r>
      <w:r w:rsidR="000E019C" w:rsidRPr="003E1444">
        <w:rPr>
          <w:rFonts w:ascii="Calibri" w:hAnsi="Calibri" w:cs="Times New Roman"/>
        </w:rPr>
        <w:t xml:space="preserve">.1.3) Deconvolution using </w:t>
      </w:r>
      <w:r w:rsidR="000E019C" w:rsidRPr="003E1444">
        <w:rPr>
          <w:rFonts w:ascii="Calibri" w:hAnsi="Calibri" w:cs="Times"/>
        </w:rPr>
        <w:t xml:space="preserve">Software A. </w:t>
      </w:r>
      <w:r w:rsidR="000E019C" w:rsidRPr="003E1444">
        <w:rPr>
          <w:rFonts w:ascii="Calibri" w:hAnsi="Calibri" w:cs="Times New Roman"/>
        </w:rPr>
        <w:t>Note</w:t>
      </w:r>
      <w:r w:rsidR="006019F0" w:rsidRPr="003E1444">
        <w:rPr>
          <w:rFonts w:ascii="Calibri" w:hAnsi="Calibri" w:cs="Times New Roman"/>
        </w:rPr>
        <w:t>: Optionally proceed to (</w:t>
      </w:r>
      <w:r>
        <w:rPr>
          <w:rFonts w:ascii="Calibri" w:hAnsi="Calibri" w:cs="Times New Roman"/>
        </w:rPr>
        <w:t>2.6</w:t>
      </w:r>
      <w:r w:rsidR="006019F0" w:rsidRPr="003E1444">
        <w:rPr>
          <w:rFonts w:ascii="Calibri" w:hAnsi="Calibri" w:cs="Times New Roman"/>
        </w:rPr>
        <w:t>.2.4</w:t>
      </w:r>
      <w:r w:rsidR="000E019C" w:rsidRPr="003E1444">
        <w:rPr>
          <w:rFonts w:ascii="Calibri" w:hAnsi="Calibri" w:cs="Times New Roman"/>
        </w:rPr>
        <w:t xml:space="preserve">) to perform deconvolution in </w:t>
      </w:r>
      <w:r w:rsidR="000E019C" w:rsidRPr="003E1444">
        <w:rPr>
          <w:rFonts w:ascii="Calibri" w:hAnsi="Calibri" w:cs="Times"/>
        </w:rPr>
        <w:t xml:space="preserve">Software B2 using documents acquired from Software A. Make sure that the calibration is completed for all documents in LIFF file in advance of proceeding </w:t>
      </w:r>
      <w:r w:rsidR="000E019C" w:rsidRPr="003E1444">
        <w:rPr>
          <w:rFonts w:ascii="Calibri" w:hAnsi="Calibri" w:cs="Times New Roman"/>
        </w:rPr>
        <w:t xml:space="preserve">deconvolution in </w:t>
      </w:r>
      <w:r w:rsidR="000E019C" w:rsidRPr="003E1444">
        <w:rPr>
          <w:rFonts w:ascii="Calibri" w:hAnsi="Calibri" w:cs="Times"/>
        </w:rPr>
        <w:t>Software B2.</w:t>
      </w:r>
    </w:p>
    <w:p w14:paraId="47265753" w14:textId="77777777" w:rsidR="000E019C" w:rsidRPr="003E1444" w:rsidRDefault="000E019C" w:rsidP="000E019C">
      <w:pPr>
        <w:rPr>
          <w:rFonts w:ascii="Calibri" w:hAnsi="Calibri"/>
        </w:rPr>
      </w:pPr>
    </w:p>
    <w:p w14:paraId="24F0EF55" w14:textId="73FE12D6" w:rsidR="000E019C" w:rsidRPr="003E1444" w:rsidRDefault="00662066" w:rsidP="000E019C">
      <w:pPr>
        <w:rPr>
          <w:rFonts w:ascii="Calibri" w:hAnsi="Calibri"/>
        </w:rPr>
      </w:pPr>
      <w:r>
        <w:rPr>
          <w:rFonts w:ascii="Calibri" w:hAnsi="Calibri" w:cs="Times"/>
        </w:rPr>
        <w:t>2.6</w:t>
      </w:r>
      <w:r w:rsidR="000E019C" w:rsidRPr="003E1444">
        <w:rPr>
          <w:rFonts w:ascii="Calibri" w:hAnsi="Calibri" w:cs="Times"/>
        </w:rPr>
        <w:t>.1.3.1) Select all layers in the LIFF file you choose to apply deconvolution by clicking.</w:t>
      </w:r>
    </w:p>
    <w:p w14:paraId="4A1A6419" w14:textId="77777777" w:rsidR="000E019C" w:rsidRPr="003E1444" w:rsidRDefault="000E019C" w:rsidP="000E019C">
      <w:pPr>
        <w:rPr>
          <w:rFonts w:ascii="Calibri" w:hAnsi="Calibri"/>
        </w:rPr>
      </w:pPr>
    </w:p>
    <w:p w14:paraId="717EF336" w14:textId="3F04A2DA" w:rsidR="000E019C" w:rsidRPr="003E1444" w:rsidRDefault="00662066" w:rsidP="000E019C">
      <w:pPr>
        <w:rPr>
          <w:rFonts w:ascii="Calibri" w:hAnsi="Calibri"/>
        </w:rPr>
      </w:pPr>
      <w:r>
        <w:rPr>
          <w:rFonts w:ascii="Calibri" w:hAnsi="Calibri" w:cs="Times"/>
        </w:rPr>
        <w:t>2.6</w:t>
      </w:r>
      <w:r w:rsidR="000E019C" w:rsidRPr="003E1444">
        <w:rPr>
          <w:rFonts w:ascii="Calibri" w:hAnsi="Calibri" w:cs="Times"/>
        </w:rPr>
        <w:t xml:space="preserve">.1.3.2) Select Image &gt; Volume Deconvolution. Enter appropriate factors in Volume Deconvolution palette (e.g., Sample Z Spacing, Objective Magnification, Camera Pixel Size, Camera Binning, Medium </w:t>
      </w:r>
      <w:proofErr w:type="spellStart"/>
      <w:r w:rsidR="000E019C" w:rsidRPr="003E1444">
        <w:rPr>
          <w:rFonts w:ascii="Calibri" w:hAnsi="Calibri" w:cs="Times"/>
        </w:rPr>
        <w:t>Refr</w:t>
      </w:r>
      <w:proofErr w:type="spellEnd"/>
      <w:r w:rsidR="000E019C" w:rsidRPr="003E1444">
        <w:rPr>
          <w:rFonts w:ascii="Calibri" w:hAnsi="Calibri" w:cs="Times"/>
        </w:rPr>
        <w:t xml:space="preserve">. Index, Lens Aperture, Emission Wavelength). Check Deconvolve: Selected Layers (as your option). Check </w:t>
      </w:r>
      <w:r w:rsidR="00461451" w:rsidRPr="003E1444">
        <w:rPr>
          <w:rFonts w:ascii="Calibri" w:hAnsi="Calibri" w:cs="Times"/>
        </w:rPr>
        <w:t>“</w:t>
      </w:r>
      <w:r w:rsidR="000E019C" w:rsidRPr="003E1444">
        <w:rPr>
          <w:rFonts w:ascii="Calibri" w:hAnsi="Calibri" w:cs="Times"/>
        </w:rPr>
        <w:t>Put Results in: New Document (as your option)</w:t>
      </w:r>
      <w:r w:rsidR="00461451" w:rsidRPr="003E1444">
        <w:rPr>
          <w:rFonts w:ascii="Calibri" w:hAnsi="Calibri" w:cs="Times"/>
        </w:rPr>
        <w:t>”</w:t>
      </w:r>
      <w:r w:rsidR="000E019C" w:rsidRPr="003E1444">
        <w:rPr>
          <w:rFonts w:ascii="Calibri" w:hAnsi="Calibri" w:cs="Times"/>
        </w:rPr>
        <w:t>. Click on the Deconvolute.</w:t>
      </w:r>
    </w:p>
    <w:p w14:paraId="2E45608B" w14:textId="77777777" w:rsidR="000E019C" w:rsidRPr="003E1444" w:rsidRDefault="000E019C" w:rsidP="000E019C">
      <w:pPr>
        <w:rPr>
          <w:rFonts w:ascii="Calibri" w:hAnsi="Calibri"/>
        </w:rPr>
      </w:pPr>
    </w:p>
    <w:p w14:paraId="36958D23" w14:textId="5FB3DC61" w:rsidR="000E019C" w:rsidRPr="003E1444" w:rsidRDefault="00662066" w:rsidP="000E019C">
      <w:pPr>
        <w:rPr>
          <w:rFonts w:ascii="Calibri" w:hAnsi="Calibri"/>
        </w:rPr>
      </w:pPr>
      <w:r>
        <w:rPr>
          <w:rFonts w:ascii="Calibri" w:hAnsi="Calibri" w:cs="Times"/>
        </w:rPr>
        <w:t>2.6</w:t>
      </w:r>
      <w:r w:rsidR="000E019C" w:rsidRPr="003E1444">
        <w:rPr>
          <w:rFonts w:ascii="Calibri" w:hAnsi="Calibri" w:cs="Times"/>
        </w:rPr>
        <w:t xml:space="preserve">.1.3.3) Choose layers of </w:t>
      </w:r>
      <w:proofErr w:type="spellStart"/>
      <w:r w:rsidR="000E019C" w:rsidRPr="003E1444">
        <w:rPr>
          <w:rFonts w:ascii="Calibri" w:hAnsi="Calibri" w:cs="Times"/>
        </w:rPr>
        <w:t>deconvulted</w:t>
      </w:r>
      <w:proofErr w:type="spellEnd"/>
      <w:r w:rsidR="000E019C" w:rsidRPr="003E1444">
        <w:rPr>
          <w:rFonts w:ascii="Calibri" w:hAnsi="Calibri" w:cs="Times"/>
        </w:rPr>
        <w:t xml:space="preserve"> images and drug them together into New on the top of LIFF file palettes, then </w:t>
      </w:r>
      <w:r w:rsidR="00E446F5" w:rsidRPr="003E1444">
        <w:rPr>
          <w:rFonts w:ascii="Calibri" w:hAnsi="Calibri" w:cs="Times"/>
        </w:rPr>
        <w:t xml:space="preserve">the </w:t>
      </w:r>
      <w:r w:rsidR="000E019C" w:rsidRPr="003E1444">
        <w:rPr>
          <w:rFonts w:ascii="Calibri" w:hAnsi="Calibri" w:cs="Times"/>
        </w:rPr>
        <w:t>deconvoluted image of merged layers appears at the bottom in the LIFF file. Crop, save images, and attach scale bar as described in (</w:t>
      </w:r>
      <w:r>
        <w:rPr>
          <w:rFonts w:ascii="Calibri" w:hAnsi="Calibri" w:cs="Times"/>
        </w:rPr>
        <w:t>2.6</w:t>
      </w:r>
      <w:r w:rsidR="000E019C" w:rsidRPr="003E1444">
        <w:rPr>
          <w:rFonts w:ascii="Calibri" w:hAnsi="Calibri" w:cs="Times"/>
        </w:rPr>
        <w:t>.1.1</w:t>
      </w:r>
      <w:r w:rsidR="006019F0" w:rsidRPr="003E1444">
        <w:rPr>
          <w:rFonts w:ascii="Calibri" w:hAnsi="Calibri" w:cs="Times"/>
        </w:rPr>
        <w:t>.7</w:t>
      </w:r>
      <w:r w:rsidR="000E019C" w:rsidRPr="003E1444">
        <w:rPr>
          <w:rFonts w:ascii="Calibri" w:hAnsi="Calibri" w:cs="Times"/>
        </w:rPr>
        <w:t>).</w:t>
      </w:r>
    </w:p>
    <w:p w14:paraId="22544CFC" w14:textId="77777777" w:rsidR="000E019C" w:rsidRPr="003E1444" w:rsidRDefault="000E019C" w:rsidP="000E019C">
      <w:pPr>
        <w:rPr>
          <w:rFonts w:ascii="Calibri" w:hAnsi="Calibri"/>
        </w:rPr>
      </w:pPr>
    </w:p>
    <w:p w14:paraId="171A2E26" w14:textId="210BC296" w:rsidR="000E019C" w:rsidRPr="003E1444" w:rsidRDefault="00662066" w:rsidP="000E019C">
      <w:pPr>
        <w:rPr>
          <w:rFonts w:ascii="Calibri" w:hAnsi="Calibri"/>
        </w:rPr>
      </w:pPr>
      <w:r>
        <w:rPr>
          <w:rFonts w:ascii="Calibri" w:hAnsi="Calibri" w:cs="Times New Roman"/>
        </w:rPr>
        <w:t>2.6</w:t>
      </w:r>
      <w:r w:rsidR="000E019C" w:rsidRPr="003E1444">
        <w:rPr>
          <w:rFonts w:ascii="Calibri" w:hAnsi="Calibri" w:cs="Times New Roman"/>
        </w:rPr>
        <w:t xml:space="preserve">.1.4) Signal quantification using </w:t>
      </w:r>
      <w:r w:rsidR="000E019C" w:rsidRPr="003E1444">
        <w:rPr>
          <w:rFonts w:ascii="Calibri" w:hAnsi="Calibri" w:cs="Times"/>
        </w:rPr>
        <w:t>Software A.</w:t>
      </w:r>
      <w:r w:rsidR="000E019C" w:rsidRPr="003E1444">
        <w:rPr>
          <w:rFonts w:ascii="Calibri" w:hAnsi="Calibri" w:cs="Times New Roman"/>
        </w:rPr>
        <w:t xml:space="preserve"> Note</w:t>
      </w:r>
      <w:r w:rsidR="007317EC" w:rsidRPr="003E1444">
        <w:rPr>
          <w:rFonts w:ascii="Calibri" w:hAnsi="Calibri" w:cs="Times New Roman"/>
        </w:rPr>
        <w:t>: Optionally proceed to (</w:t>
      </w:r>
      <w:r>
        <w:rPr>
          <w:rFonts w:ascii="Calibri" w:hAnsi="Calibri" w:cs="Times New Roman"/>
        </w:rPr>
        <w:t>2.6</w:t>
      </w:r>
      <w:r w:rsidR="007317EC" w:rsidRPr="003E1444">
        <w:rPr>
          <w:rFonts w:ascii="Calibri" w:hAnsi="Calibri" w:cs="Times New Roman"/>
        </w:rPr>
        <w:t>.2.6</w:t>
      </w:r>
      <w:r w:rsidR="000E019C" w:rsidRPr="003E1444">
        <w:rPr>
          <w:rFonts w:ascii="Calibri" w:hAnsi="Calibri" w:cs="Times New Roman"/>
        </w:rPr>
        <w:t xml:space="preserve">) to perform signal quantification in </w:t>
      </w:r>
      <w:r w:rsidR="000E019C" w:rsidRPr="003E1444">
        <w:rPr>
          <w:rFonts w:ascii="Calibri" w:hAnsi="Calibri" w:cs="Times"/>
        </w:rPr>
        <w:t>Software B2 using documents acquired from Software A.</w:t>
      </w:r>
    </w:p>
    <w:p w14:paraId="62693009" w14:textId="77777777" w:rsidR="000E019C" w:rsidRPr="003E1444" w:rsidRDefault="000E019C" w:rsidP="000E019C">
      <w:pPr>
        <w:rPr>
          <w:rFonts w:ascii="Calibri" w:hAnsi="Calibri"/>
        </w:rPr>
      </w:pPr>
    </w:p>
    <w:p w14:paraId="7864A700" w14:textId="1346EB47" w:rsidR="000E019C" w:rsidRPr="003E1444" w:rsidRDefault="00662066" w:rsidP="000E019C">
      <w:pPr>
        <w:rPr>
          <w:rFonts w:ascii="Calibri" w:hAnsi="Calibri"/>
        </w:rPr>
      </w:pPr>
      <w:r>
        <w:rPr>
          <w:rFonts w:ascii="Calibri" w:hAnsi="Calibri" w:cs="Times New Roman"/>
        </w:rPr>
        <w:t>2.6</w:t>
      </w:r>
      <w:r w:rsidR="000E019C" w:rsidRPr="003E1444">
        <w:rPr>
          <w:rFonts w:ascii="Calibri" w:hAnsi="Calibri" w:cs="Times New Roman"/>
        </w:rPr>
        <w:t>.1.4.1) Select Image &gt; Show Measurement to open the Measurements Window. Hide one or more of the measurement options, by unchecking the boxes. You will only be able to hide a maximum of two tables. (One must always remain visible.)</w:t>
      </w:r>
    </w:p>
    <w:p w14:paraId="4867B41E" w14:textId="77777777" w:rsidR="000E019C" w:rsidRPr="003E1444" w:rsidRDefault="000E019C" w:rsidP="000E019C">
      <w:pPr>
        <w:rPr>
          <w:rFonts w:ascii="Calibri" w:hAnsi="Calibri"/>
        </w:rPr>
      </w:pPr>
    </w:p>
    <w:p w14:paraId="4D75CC52" w14:textId="3FF660B7" w:rsidR="000E019C" w:rsidRPr="003E1444" w:rsidRDefault="00662066" w:rsidP="000E019C">
      <w:pPr>
        <w:rPr>
          <w:rFonts w:ascii="Calibri" w:hAnsi="Calibri"/>
        </w:rPr>
      </w:pPr>
      <w:r>
        <w:rPr>
          <w:rFonts w:ascii="Calibri" w:hAnsi="Calibri" w:cs="Times New Roman"/>
        </w:rPr>
        <w:t>2.6</w:t>
      </w:r>
      <w:r w:rsidR="000E019C" w:rsidRPr="003E1444">
        <w:rPr>
          <w:rFonts w:ascii="Calibri" w:hAnsi="Calibri" w:cs="Times New Roman"/>
        </w:rPr>
        <w:t>.1.4.2) Select Image &gt; Start Recording to record quantified signals on the window.</w:t>
      </w:r>
    </w:p>
    <w:p w14:paraId="3B2C556F" w14:textId="77777777" w:rsidR="000E019C" w:rsidRPr="003E1444" w:rsidRDefault="000E019C" w:rsidP="000E019C">
      <w:pPr>
        <w:rPr>
          <w:rFonts w:ascii="Calibri" w:hAnsi="Calibri"/>
        </w:rPr>
      </w:pPr>
    </w:p>
    <w:p w14:paraId="2ED64F87" w14:textId="32C5CE90" w:rsidR="000E019C" w:rsidRPr="003E1444" w:rsidRDefault="00662066" w:rsidP="000E019C">
      <w:pPr>
        <w:rPr>
          <w:rFonts w:ascii="Calibri" w:hAnsi="Calibri"/>
        </w:rPr>
      </w:pPr>
      <w:r>
        <w:rPr>
          <w:rFonts w:ascii="Calibri" w:hAnsi="Calibri" w:cs="Times New Roman"/>
        </w:rPr>
        <w:t>2.6</w:t>
      </w:r>
      <w:r w:rsidR="000E019C" w:rsidRPr="003E1444">
        <w:rPr>
          <w:rFonts w:ascii="Calibri" w:hAnsi="Calibri" w:cs="Times New Roman"/>
        </w:rPr>
        <w:t xml:space="preserve">.1.4.3) Go back to the </w:t>
      </w:r>
      <w:r w:rsidR="000E019C" w:rsidRPr="003E1444">
        <w:rPr>
          <w:rFonts w:ascii="Calibri" w:hAnsi="Calibri" w:cs="Times"/>
        </w:rPr>
        <w:t xml:space="preserve">Image Document LIFF file, click on the ROI tool icon (top, left), and select Freehand tool. </w:t>
      </w:r>
      <w:r w:rsidR="000E019C" w:rsidRPr="003E1444">
        <w:rPr>
          <w:rFonts w:ascii="Calibri" w:hAnsi="Calibri" w:cs="Times New Roman"/>
        </w:rPr>
        <w:t>Position the mouse on the signals to be quantified, click and drag until you have selected the desired area covering the centromere-kinetochore region in image by tracking reference signals of other layer (the different channel image; e.g., CENP-B or ACA). Release the mouse. Copy and paste Mean (Cal) value in the Measurements Window to Excel file.</w:t>
      </w:r>
    </w:p>
    <w:p w14:paraId="6EB5BD77" w14:textId="77777777" w:rsidR="000E019C" w:rsidRPr="003E1444" w:rsidRDefault="000E019C" w:rsidP="000E019C">
      <w:pPr>
        <w:rPr>
          <w:rFonts w:ascii="Calibri" w:hAnsi="Calibri"/>
        </w:rPr>
      </w:pPr>
    </w:p>
    <w:p w14:paraId="4BD89D31" w14:textId="532B0375" w:rsidR="00FB4167" w:rsidRPr="003E1444" w:rsidRDefault="00662066">
      <w:pPr>
        <w:rPr>
          <w:rFonts w:ascii="Calibri" w:hAnsi="Calibri"/>
        </w:rPr>
      </w:pPr>
      <w:r>
        <w:rPr>
          <w:rFonts w:ascii="Calibri" w:hAnsi="Calibri" w:cs="Times New Roman"/>
        </w:rPr>
        <w:t>2.6</w:t>
      </w:r>
      <w:r w:rsidR="000E019C" w:rsidRPr="003E1444">
        <w:rPr>
          <w:rFonts w:ascii="Calibri" w:hAnsi="Calibri" w:cs="Times New Roman"/>
        </w:rPr>
        <w:t>.1.4.4) Repeat the step of (</w:t>
      </w:r>
      <w:r>
        <w:rPr>
          <w:rFonts w:ascii="Calibri" w:hAnsi="Calibri" w:cs="Times New Roman"/>
        </w:rPr>
        <w:t>2.6</w:t>
      </w:r>
      <w:r w:rsidR="000E019C" w:rsidRPr="003E1444">
        <w:rPr>
          <w:rFonts w:ascii="Calibri" w:hAnsi="Calibri" w:cs="Times New Roman"/>
        </w:rPr>
        <w:t xml:space="preserve">.1.4.3) to complete </w:t>
      </w:r>
      <w:proofErr w:type="spellStart"/>
      <w:r w:rsidR="000E019C" w:rsidRPr="003E1444">
        <w:rPr>
          <w:rFonts w:ascii="Calibri" w:hAnsi="Calibri" w:cs="Times New Roman"/>
          <w:i/>
        </w:rPr>
        <w:t>s</w:t>
      </w:r>
      <w:r w:rsidR="000E019C" w:rsidRPr="003E1444">
        <w:rPr>
          <w:rFonts w:ascii="Calibri" w:hAnsi="Calibri" w:cs="Times New Roman"/>
          <w:vertAlign w:val="subscript"/>
        </w:rPr>
        <w:t>sample</w:t>
      </w:r>
      <w:proofErr w:type="spellEnd"/>
      <w:r w:rsidR="000E019C" w:rsidRPr="003E1444">
        <w:rPr>
          <w:rFonts w:ascii="Calibri" w:hAnsi="Calibri" w:cs="Times New Roman"/>
        </w:rPr>
        <w:t xml:space="preserve">, </w:t>
      </w:r>
      <w:proofErr w:type="spellStart"/>
      <w:r w:rsidR="000E019C" w:rsidRPr="003E1444">
        <w:rPr>
          <w:rFonts w:ascii="Calibri" w:hAnsi="Calibri" w:cs="Times New Roman"/>
          <w:i/>
        </w:rPr>
        <w:t>R</w:t>
      </w:r>
      <w:r w:rsidR="000E019C" w:rsidRPr="003E1444">
        <w:rPr>
          <w:rFonts w:ascii="Calibri" w:hAnsi="Calibri" w:cs="Times New Roman"/>
          <w:vertAlign w:val="subscript"/>
        </w:rPr>
        <w:t>sample</w:t>
      </w:r>
      <w:proofErr w:type="spellEnd"/>
      <w:r w:rsidR="000E019C" w:rsidRPr="003E1444">
        <w:rPr>
          <w:rFonts w:ascii="Calibri" w:hAnsi="Calibri" w:cs="Times New Roman"/>
        </w:rPr>
        <w:t>,</w:t>
      </w:r>
      <w:r w:rsidR="000E019C" w:rsidRPr="003E1444">
        <w:rPr>
          <w:rFonts w:ascii="Calibri" w:hAnsi="Calibri" w:cs="Times New Roman"/>
          <w:vertAlign w:val="subscript"/>
        </w:rPr>
        <w:t xml:space="preserve"> </w:t>
      </w:r>
      <w:proofErr w:type="spellStart"/>
      <w:r w:rsidR="000E019C" w:rsidRPr="003E1444">
        <w:rPr>
          <w:rFonts w:ascii="Calibri" w:hAnsi="Calibri" w:cs="Times New Roman"/>
          <w:i/>
        </w:rPr>
        <w:t>s</w:t>
      </w:r>
      <w:r w:rsidR="000E019C" w:rsidRPr="003E1444">
        <w:rPr>
          <w:rFonts w:ascii="Calibri" w:hAnsi="Calibri" w:cs="Times New Roman"/>
          <w:vertAlign w:val="subscript"/>
        </w:rPr>
        <w:t>ctrl</w:t>
      </w:r>
      <w:proofErr w:type="spellEnd"/>
      <w:r w:rsidR="000E019C" w:rsidRPr="003E1444">
        <w:rPr>
          <w:rFonts w:ascii="Calibri" w:hAnsi="Calibri" w:cs="Times New Roman"/>
        </w:rPr>
        <w:t>,</w:t>
      </w:r>
      <w:r w:rsidR="000E019C" w:rsidRPr="003E1444">
        <w:rPr>
          <w:rFonts w:ascii="Calibri" w:hAnsi="Calibri" w:cs="Times New Roman"/>
          <w:vertAlign w:val="subscript"/>
        </w:rPr>
        <w:t xml:space="preserve"> </w:t>
      </w:r>
      <w:proofErr w:type="spellStart"/>
      <w:r w:rsidR="000E019C" w:rsidRPr="003E1444">
        <w:rPr>
          <w:rFonts w:ascii="Calibri" w:hAnsi="Calibri" w:cs="Times New Roman"/>
          <w:i/>
        </w:rPr>
        <w:t>R</w:t>
      </w:r>
      <w:r w:rsidR="000E019C" w:rsidRPr="003E1444">
        <w:rPr>
          <w:rFonts w:ascii="Calibri" w:hAnsi="Calibri" w:cs="Times New Roman"/>
          <w:vertAlign w:val="subscript"/>
        </w:rPr>
        <w:t>ctrl</w:t>
      </w:r>
      <w:proofErr w:type="spellEnd"/>
      <w:r w:rsidR="000E019C" w:rsidRPr="003E1444">
        <w:rPr>
          <w:rFonts w:ascii="Calibri" w:hAnsi="Calibri" w:cs="Times New Roman"/>
        </w:rPr>
        <w:t xml:space="preserve">, and </w:t>
      </w:r>
      <w:r w:rsidR="000E019C" w:rsidRPr="003E1444">
        <w:rPr>
          <w:rFonts w:ascii="Calibri" w:hAnsi="Calibri" w:cs="Times"/>
          <w:i/>
        </w:rPr>
        <w:t>b</w:t>
      </w:r>
      <w:r w:rsidR="000E019C" w:rsidRPr="003E1444">
        <w:rPr>
          <w:rFonts w:ascii="Calibri" w:hAnsi="Calibri" w:cs="Times"/>
        </w:rPr>
        <w:t xml:space="preserve"> (the background signal brightness) of each, and complete calculation in Excel file as indicated in (</w:t>
      </w:r>
      <w:r w:rsidR="00EF775C" w:rsidRPr="003E1444">
        <w:rPr>
          <w:rFonts w:ascii="Calibri" w:hAnsi="Calibri" w:cs="Times"/>
        </w:rPr>
        <w:t>3</w:t>
      </w:r>
      <w:r w:rsidR="000E019C" w:rsidRPr="003E1444">
        <w:rPr>
          <w:rFonts w:ascii="Calibri" w:hAnsi="Calibri" w:cs="Times"/>
        </w:rPr>
        <w:t>.3). One example of calculation</w:t>
      </w:r>
      <w:r w:rsidR="00EF775C" w:rsidRPr="003E1444">
        <w:rPr>
          <w:rFonts w:ascii="Calibri" w:hAnsi="Calibri" w:cs="Times"/>
        </w:rPr>
        <w:t xml:space="preserve"> was shown previously</w:t>
      </w:r>
      <w:r w:rsidR="00010605" w:rsidRPr="003E1444">
        <w:rPr>
          <w:rFonts w:ascii="Calibri" w:hAnsi="Calibri" w:cs="Times"/>
        </w:rPr>
        <w:fldChar w:fldCharType="begin"/>
      </w:r>
      <w:r w:rsidR="00785A14">
        <w:rPr>
          <w:rFonts w:ascii="Calibri" w:hAnsi="Calibri" w:cs="Times"/>
        </w:rPr>
        <w:instrText xml:space="preserve"> ADDIN EN.CITE &lt;EndNote&gt;&lt;Cite&gt;&lt;Author&gt;Niikura&lt;/Author&gt;&lt;Year&gt;2016&lt;/Year&gt;&lt;RecNum&gt;49&lt;/RecNum&gt;&lt;DisplayText&gt;&lt;style face="superscript"&gt;1&lt;/style&gt;&lt;/DisplayText&gt;&lt;record&gt;&lt;rec-number&gt;49&lt;/rec-number&gt;&lt;foreign-keys&gt;&lt;key app="EN" db-id="2r0a2pxsrx99zleav0pvse2m2str9vepsaza" timestamp="1575713611"&gt;49&lt;/key&gt;&lt;/foreign-keys&gt;&lt;ref-type name="Journal Article"&gt;17&lt;/ref-type&gt;&lt;contributors&gt;&lt;authors&gt;&lt;author&gt;Niikura, Y.&lt;/author&gt;&lt;author&gt;Kitagawa, K.&lt;/author&gt;&lt;/authors&gt;&lt;/contributors&gt;&lt;auth-address&gt;Center for Childhood Cancer and Blood Diseases, Nationwide Children&amp;apos;s Hospital.&amp;#xD;Center for Childhood Cancer and Blood Diseases, Nationwide Children&amp;apos;s Hospital; Katsumi.Kitagawa@nationwidechildrens.org.&lt;/auth-address&gt;&lt;titles&gt;&lt;title&gt;Immunofluorescence Analysis of Endogenous and Exogenous Centromere-kinetochore Proteins&lt;/title&gt;&lt;secondary-title&gt;J Vis Exp&lt;/secondary-title&gt;&lt;/titles&gt;&lt;periodical&gt;&lt;full-title&gt;J Vis Exp&lt;/full-title&gt;&lt;/periodical&gt;&lt;pages&gt;e53732&lt;/pages&gt;&lt;number&gt;109&lt;/number&gt;&lt;edition&gt;2016/03/12&lt;/edition&gt;&lt;keywords&gt;&lt;keyword&gt;Blotting, Western&lt;/keyword&gt;&lt;keyword&gt;Cell Culture Techniques&lt;/keyword&gt;&lt;keyword&gt;*Centromere&lt;/keyword&gt;&lt;keyword&gt;Fluorescent Antibody Technique/*methods&lt;/keyword&gt;&lt;keyword&gt;Humans&lt;/keyword&gt;&lt;keyword&gt;*Kinetochores&lt;/keyword&gt;&lt;keyword&gt;Microscopy, Fluorescence/methods&lt;/keyword&gt;&lt;keyword&gt;Tissue Fixation/methods&lt;/keyword&gt;&lt;keyword&gt;Transfection&lt;/keyword&gt;&lt;/keywords&gt;&lt;dates&gt;&lt;year&gt;2016&lt;/year&gt;&lt;pub-dates&gt;&lt;date&gt;Mar 3&lt;/date&gt;&lt;/pub-dates&gt;&lt;/dates&gt;&lt;isbn&gt;1940-087X (Electronic)&amp;#xD;1940-087X (Linking)&lt;/isbn&gt;&lt;accession-num&gt;26967065&lt;/accession-num&gt;&lt;urls&gt;&lt;related-urls&gt;&lt;url&gt;https://www.ncbi.nlm.nih.gov/pubmed/26967065&lt;/url&gt;&lt;/related-urls&gt;&lt;/urls&gt;&lt;custom2&gt;PMC4828215&lt;/custom2&gt;&lt;electronic-resource-num&gt;10.3791/53732&lt;/electronic-resource-num&gt;&lt;/record&gt;&lt;/Cite&gt;&lt;/EndNote&gt;</w:instrText>
      </w:r>
      <w:r w:rsidR="00010605" w:rsidRPr="003E1444">
        <w:rPr>
          <w:rFonts w:ascii="Calibri" w:hAnsi="Calibri" w:cs="Times"/>
        </w:rPr>
        <w:fldChar w:fldCharType="separate"/>
      </w:r>
      <w:r w:rsidR="00785A14" w:rsidRPr="00785A14">
        <w:rPr>
          <w:rFonts w:ascii="Calibri" w:hAnsi="Calibri" w:cs="Times"/>
          <w:noProof/>
          <w:vertAlign w:val="superscript"/>
        </w:rPr>
        <w:t>1</w:t>
      </w:r>
      <w:r w:rsidR="00010605" w:rsidRPr="003E1444">
        <w:rPr>
          <w:rFonts w:ascii="Calibri" w:hAnsi="Calibri" w:cs="Times"/>
        </w:rPr>
        <w:fldChar w:fldCharType="end"/>
      </w:r>
      <w:r w:rsidR="000E019C" w:rsidRPr="003E1444">
        <w:rPr>
          <w:rFonts w:ascii="Calibri" w:hAnsi="Calibri" w:cs="Times"/>
        </w:rPr>
        <w:t>.</w:t>
      </w:r>
    </w:p>
    <w:p w14:paraId="50133924" w14:textId="77777777" w:rsidR="00FB4167" w:rsidRPr="003E1444" w:rsidRDefault="00FB4167">
      <w:pPr>
        <w:rPr>
          <w:rFonts w:ascii="Calibri" w:hAnsi="Calibri"/>
        </w:rPr>
      </w:pPr>
    </w:p>
    <w:p w14:paraId="0C83F9D7" w14:textId="44A5DFE1" w:rsidR="00FB4167" w:rsidRPr="003E1444" w:rsidRDefault="00662066">
      <w:pPr>
        <w:rPr>
          <w:rFonts w:ascii="Calibri" w:hAnsi="Calibri"/>
        </w:rPr>
      </w:pPr>
      <w:r>
        <w:rPr>
          <w:rFonts w:ascii="Calibri" w:hAnsi="Calibri" w:cs="Times"/>
        </w:rPr>
        <w:t>2.6</w:t>
      </w:r>
      <w:r w:rsidR="00FE6527" w:rsidRPr="003E1444">
        <w:rPr>
          <w:rFonts w:ascii="Calibri" w:hAnsi="Calibri" w:cs="Times"/>
        </w:rPr>
        <w:t xml:space="preserve">.2) </w:t>
      </w:r>
      <w:r w:rsidR="008C68EF" w:rsidRPr="003E1444">
        <w:rPr>
          <w:rFonts w:ascii="Calibri" w:hAnsi="Calibri" w:cs="Times"/>
        </w:rPr>
        <w:t>Open Software B1 and/or B2 (</w:t>
      </w:r>
      <w:r w:rsidR="007A021B" w:rsidRPr="003E1444">
        <w:rPr>
          <w:rFonts w:ascii="Calibri" w:hAnsi="Calibri" w:cs="Times"/>
          <w:b/>
          <w:bCs/>
        </w:rPr>
        <w:t>Table of Materials</w:t>
      </w:r>
      <w:r w:rsidR="008C68EF" w:rsidRPr="003E1444">
        <w:rPr>
          <w:rFonts w:ascii="Calibri" w:hAnsi="Calibri" w:cs="Times"/>
        </w:rPr>
        <w:t xml:space="preserve">) on the desktop. </w:t>
      </w:r>
      <w:r w:rsidR="00FE6527" w:rsidRPr="003E1444">
        <w:rPr>
          <w:rFonts w:ascii="Calibri" w:hAnsi="Calibri" w:cs="Times"/>
        </w:rPr>
        <w:t xml:space="preserve">For using </w:t>
      </w:r>
      <w:proofErr w:type="spellStart"/>
      <w:r w:rsidR="00FE6527" w:rsidRPr="003E1444">
        <w:rPr>
          <w:rFonts w:ascii="Calibri" w:hAnsi="Calibri" w:cs="Times"/>
        </w:rPr>
        <w:t>Softwares</w:t>
      </w:r>
      <w:proofErr w:type="spellEnd"/>
      <w:r w:rsidR="00FE6527" w:rsidRPr="003E1444">
        <w:rPr>
          <w:rFonts w:ascii="Calibri" w:hAnsi="Calibri" w:cs="Times"/>
        </w:rPr>
        <w:t xml:space="preserve"> B1 and</w:t>
      </w:r>
      <w:r w:rsidR="008C68EF" w:rsidRPr="003E1444">
        <w:rPr>
          <w:rFonts w:ascii="Calibri" w:hAnsi="Calibri" w:cs="Times"/>
        </w:rPr>
        <w:t>/or</w:t>
      </w:r>
      <w:r w:rsidR="00FE6527" w:rsidRPr="003E1444">
        <w:rPr>
          <w:rFonts w:ascii="Calibri" w:hAnsi="Calibri" w:cs="Times"/>
        </w:rPr>
        <w:t xml:space="preserve"> B2;</w:t>
      </w:r>
    </w:p>
    <w:p w14:paraId="3E1465D4" w14:textId="77777777" w:rsidR="00FB4167" w:rsidRPr="003E1444" w:rsidRDefault="00FB4167">
      <w:pPr>
        <w:rPr>
          <w:rFonts w:ascii="Calibri" w:hAnsi="Calibri"/>
        </w:rPr>
      </w:pPr>
    </w:p>
    <w:p w14:paraId="2F933CC0" w14:textId="21EB7E02" w:rsidR="00FB4167" w:rsidRPr="003E1444" w:rsidRDefault="00662066">
      <w:pPr>
        <w:rPr>
          <w:rFonts w:ascii="Calibri" w:hAnsi="Calibri"/>
        </w:rPr>
      </w:pPr>
      <w:r>
        <w:rPr>
          <w:rFonts w:ascii="Calibri" w:hAnsi="Calibri" w:cs="Times"/>
        </w:rPr>
        <w:t>2.6</w:t>
      </w:r>
      <w:r w:rsidR="00FE6527" w:rsidRPr="003E1444">
        <w:rPr>
          <w:rFonts w:ascii="Calibri" w:hAnsi="Calibri" w:cs="Times"/>
        </w:rPr>
        <w:t>.2.1) For basic commands of document management for image acquisition using Software B1;</w:t>
      </w:r>
    </w:p>
    <w:p w14:paraId="3E8E5735" w14:textId="77777777" w:rsidR="00FB4167" w:rsidRPr="003E1444" w:rsidRDefault="00FB4167">
      <w:pPr>
        <w:rPr>
          <w:rFonts w:ascii="Calibri" w:hAnsi="Calibri"/>
        </w:rPr>
      </w:pPr>
    </w:p>
    <w:p w14:paraId="75B474B3" w14:textId="5F76EB01" w:rsidR="00FB4167" w:rsidRPr="003E1444" w:rsidRDefault="00662066">
      <w:pPr>
        <w:rPr>
          <w:rFonts w:ascii="Calibri" w:hAnsi="Calibri"/>
        </w:rPr>
      </w:pPr>
      <w:r>
        <w:rPr>
          <w:rFonts w:ascii="Calibri" w:hAnsi="Calibri" w:cs="Times"/>
        </w:rPr>
        <w:t>2.6</w:t>
      </w:r>
      <w:r w:rsidR="00605B55" w:rsidRPr="003E1444">
        <w:rPr>
          <w:rFonts w:ascii="Calibri" w:hAnsi="Calibri" w:cs="Times"/>
        </w:rPr>
        <w:t>.2.1.1) Select File &gt; New L</w:t>
      </w:r>
      <w:r w:rsidR="00FE6527" w:rsidRPr="003E1444">
        <w:rPr>
          <w:rFonts w:ascii="Calibri" w:hAnsi="Calibri" w:cs="Times"/>
        </w:rPr>
        <w:t>ibrary</w:t>
      </w:r>
      <w:r w:rsidR="00605B55" w:rsidRPr="003E1444">
        <w:rPr>
          <w:rFonts w:ascii="Calibri" w:hAnsi="Calibri" w:cs="Times"/>
        </w:rPr>
        <w:t xml:space="preserve"> to open new Library window.</w:t>
      </w:r>
    </w:p>
    <w:p w14:paraId="1363167A" w14:textId="3F0CE5AD" w:rsidR="00FB4167" w:rsidRPr="003E1444" w:rsidRDefault="00605B55">
      <w:pPr>
        <w:rPr>
          <w:rFonts w:ascii="Calibri" w:hAnsi="Calibri"/>
        </w:rPr>
      </w:pPr>
      <w:r w:rsidRPr="003E1444">
        <w:rPr>
          <w:rFonts w:ascii="Calibri" w:hAnsi="Calibri" w:cs="Times"/>
        </w:rPr>
        <w:t xml:space="preserve">Select </w:t>
      </w:r>
      <w:r w:rsidR="00FE6527" w:rsidRPr="003E1444">
        <w:rPr>
          <w:rFonts w:ascii="Calibri" w:hAnsi="Calibri" w:cs="Times"/>
        </w:rPr>
        <w:t>File &gt; Open Library</w:t>
      </w:r>
      <w:r w:rsidRPr="003E1444">
        <w:rPr>
          <w:rFonts w:ascii="Calibri" w:hAnsi="Calibri" w:cs="Times"/>
        </w:rPr>
        <w:t xml:space="preserve"> to open the Library window.</w:t>
      </w:r>
      <w:r w:rsidRPr="003E1444">
        <w:rPr>
          <w:rFonts w:ascii="Calibri" w:hAnsi="Calibri"/>
        </w:rPr>
        <w:t xml:space="preserve"> Select </w:t>
      </w:r>
      <w:r w:rsidR="00FE6527" w:rsidRPr="003E1444">
        <w:rPr>
          <w:rFonts w:ascii="Calibri" w:hAnsi="Calibri" w:cs="Times"/>
        </w:rPr>
        <w:t>File &gt; Close</w:t>
      </w:r>
      <w:r w:rsidRPr="003E1444">
        <w:rPr>
          <w:rFonts w:ascii="Calibri" w:hAnsi="Calibri" w:cs="Times"/>
        </w:rPr>
        <w:t xml:space="preserve"> to close the Library window. </w:t>
      </w:r>
      <w:r w:rsidR="000F14D1" w:rsidRPr="003E1444">
        <w:rPr>
          <w:rFonts w:ascii="Calibri" w:hAnsi="Calibri" w:cs="Times"/>
        </w:rPr>
        <w:t>New Library is automatically saved, when it’s closed.</w:t>
      </w:r>
    </w:p>
    <w:p w14:paraId="5B61F17A" w14:textId="77777777" w:rsidR="00FE6527" w:rsidRPr="003E1444" w:rsidRDefault="00FE6527">
      <w:pPr>
        <w:rPr>
          <w:rFonts w:ascii="Calibri" w:hAnsi="Calibri" w:cs="Times"/>
        </w:rPr>
      </w:pPr>
    </w:p>
    <w:p w14:paraId="5779C723" w14:textId="76232C16" w:rsidR="00FB4167" w:rsidRPr="003E1444" w:rsidRDefault="00662066">
      <w:pPr>
        <w:rPr>
          <w:rFonts w:ascii="Calibri" w:hAnsi="Calibri"/>
        </w:rPr>
      </w:pPr>
      <w:r>
        <w:rPr>
          <w:rFonts w:ascii="Calibri" w:hAnsi="Calibri" w:cs="Times"/>
        </w:rPr>
        <w:t>2.6</w:t>
      </w:r>
      <w:r w:rsidR="00FE6527" w:rsidRPr="003E1444">
        <w:rPr>
          <w:rFonts w:ascii="Calibri" w:hAnsi="Calibri" w:cs="Times"/>
        </w:rPr>
        <w:t xml:space="preserve">.2.1.2) File &gt; Export, a dialog window: </w:t>
      </w:r>
      <w:r w:rsidR="00FB31C7" w:rsidRPr="003E1444">
        <w:rPr>
          <w:rFonts w:ascii="Calibri" w:hAnsi="Calibri" w:cs="Times"/>
        </w:rPr>
        <w:t>“</w:t>
      </w:r>
      <w:r w:rsidR="00FE6527" w:rsidRPr="003E1444">
        <w:rPr>
          <w:rFonts w:ascii="Calibri" w:hAnsi="Calibri" w:cs="Times"/>
        </w:rPr>
        <w:t>Export File</w:t>
      </w:r>
      <w:r w:rsidR="00FB31C7" w:rsidRPr="003E1444">
        <w:rPr>
          <w:rFonts w:ascii="Calibri" w:hAnsi="Calibri" w:cs="Times"/>
        </w:rPr>
        <w:t>”</w:t>
      </w:r>
      <w:r w:rsidR="00FE6527" w:rsidRPr="003E1444">
        <w:rPr>
          <w:rFonts w:ascii="Calibri" w:hAnsi="Calibri" w:cs="Times"/>
        </w:rPr>
        <w:t xml:space="preserve"> appears, determine the file name (Save As:) and folder to save (Where:). Choose Format: Item as TIFF. Click "Export". To show scale bar or select other options, click "Options...".</w:t>
      </w:r>
    </w:p>
    <w:p w14:paraId="75D9602E" w14:textId="77777777" w:rsidR="00FB4167" w:rsidRPr="003E1444" w:rsidRDefault="00FB4167">
      <w:pPr>
        <w:rPr>
          <w:rFonts w:ascii="Calibri" w:hAnsi="Calibri"/>
        </w:rPr>
      </w:pPr>
    </w:p>
    <w:p w14:paraId="0FAE08F8" w14:textId="69BA6864" w:rsidR="00510F85" w:rsidRPr="003E1444" w:rsidRDefault="00662066" w:rsidP="00510F85">
      <w:pPr>
        <w:rPr>
          <w:rFonts w:ascii="Calibri" w:hAnsi="Calibri"/>
        </w:rPr>
      </w:pPr>
      <w:r>
        <w:rPr>
          <w:rFonts w:ascii="Calibri" w:hAnsi="Calibri" w:cs="Times"/>
        </w:rPr>
        <w:t>2.6</w:t>
      </w:r>
      <w:r w:rsidR="00510F85" w:rsidRPr="003E1444">
        <w:rPr>
          <w:rFonts w:ascii="Calibri" w:hAnsi="Calibri" w:cs="Times"/>
        </w:rPr>
        <w:t>.2.1.3) To import the image file into the Library window, select File &gt; Import.</w:t>
      </w:r>
    </w:p>
    <w:p w14:paraId="6E856CDB" w14:textId="77777777" w:rsidR="00510F85" w:rsidRPr="003E1444" w:rsidRDefault="00510F85">
      <w:pPr>
        <w:rPr>
          <w:rFonts w:ascii="Calibri" w:hAnsi="Calibri" w:cs="Times"/>
        </w:rPr>
      </w:pPr>
    </w:p>
    <w:p w14:paraId="2F4BB614" w14:textId="51B2B6CC" w:rsidR="00FB4167" w:rsidRPr="003E1444" w:rsidRDefault="00662066">
      <w:pPr>
        <w:rPr>
          <w:rFonts w:ascii="Calibri" w:hAnsi="Calibri"/>
        </w:rPr>
      </w:pPr>
      <w:r>
        <w:rPr>
          <w:rFonts w:ascii="Calibri" w:hAnsi="Calibri" w:cs="Times"/>
        </w:rPr>
        <w:t>2.6</w:t>
      </w:r>
      <w:r w:rsidR="00510F85" w:rsidRPr="003E1444">
        <w:rPr>
          <w:rFonts w:ascii="Calibri" w:hAnsi="Calibri" w:cs="Times"/>
        </w:rPr>
        <w:t>.2.1.4</w:t>
      </w:r>
      <w:r w:rsidR="00FE6527" w:rsidRPr="003E1444">
        <w:rPr>
          <w:rFonts w:ascii="Calibri" w:hAnsi="Calibri" w:cs="Times"/>
        </w:rPr>
        <w:t>) Edit &gt; Duplicate</w:t>
      </w:r>
      <w:r w:rsidR="000F14D1" w:rsidRPr="003E1444">
        <w:rPr>
          <w:rFonts w:ascii="Calibri" w:hAnsi="Calibri" w:cs="Times"/>
        </w:rPr>
        <w:t xml:space="preserve"> to duplicate any files at the left tab in the Library window.</w:t>
      </w:r>
    </w:p>
    <w:p w14:paraId="0694F05D" w14:textId="77777777" w:rsidR="00FB4167" w:rsidRPr="003E1444" w:rsidRDefault="00FB4167">
      <w:pPr>
        <w:rPr>
          <w:rFonts w:ascii="Calibri" w:hAnsi="Calibri"/>
        </w:rPr>
      </w:pPr>
    </w:p>
    <w:p w14:paraId="38E1EB42" w14:textId="4F22B76F" w:rsidR="00312C1D" w:rsidRPr="003E1444" w:rsidRDefault="00662066" w:rsidP="00312C1D">
      <w:pPr>
        <w:rPr>
          <w:rFonts w:ascii="Calibri" w:hAnsi="Calibri"/>
        </w:rPr>
      </w:pPr>
      <w:r>
        <w:rPr>
          <w:rFonts w:ascii="Calibri" w:hAnsi="Calibri" w:cs="Times New Roman"/>
        </w:rPr>
        <w:t>2.6</w:t>
      </w:r>
      <w:r w:rsidR="00510F85" w:rsidRPr="003E1444">
        <w:rPr>
          <w:rFonts w:ascii="Calibri" w:hAnsi="Calibri" w:cs="Times New Roman"/>
        </w:rPr>
        <w:t>.2.1.5</w:t>
      </w:r>
      <w:r w:rsidR="00312C1D" w:rsidRPr="003E1444">
        <w:rPr>
          <w:rFonts w:ascii="Calibri" w:hAnsi="Calibri" w:cs="Times New Roman"/>
        </w:rPr>
        <w:t>) To create new folder, select Actions &gt; Create New &gt; Folder. To delete the folder, click/select the</w:t>
      </w:r>
      <w:r w:rsidR="00312C1D" w:rsidRPr="003E1444">
        <w:rPr>
          <w:rFonts w:ascii="Calibri" w:hAnsi="Calibri" w:cs="Times"/>
        </w:rPr>
        <w:t xml:space="preserve"> folder at the left tab in the Library window and push delete key on the keyboard.</w:t>
      </w:r>
    </w:p>
    <w:p w14:paraId="4E0B18EB" w14:textId="77777777" w:rsidR="00312C1D" w:rsidRPr="003E1444" w:rsidRDefault="00312C1D" w:rsidP="00312C1D">
      <w:pPr>
        <w:rPr>
          <w:rFonts w:ascii="Calibri" w:hAnsi="Calibri"/>
        </w:rPr>
      </w:pPr>
    </w:p>
    <w:p w14:paraId="1AC7D653" w14:textId="24765670" w:rsidR="00312C1D" w:rsidRPr="003E1444" w:rsidRDefault="00662066" w:rsidP="00312C1D">
      <w:pPr>
        <w:rPr>
          <w:rFonts w:ascii="Calibri" w:hAnsi="Calibri"/>
        </w:rPr>
      </w:pPr>
      <w:r>
        <w:rPr>
          <w:rFonts w:ascii="Calibri" w:hAnsi="Calibri" w:cs="Times New Roman"/>
        </w:rPr>
        <w:t>2.6</w:t>
      </w:r>
      <w:r w:rsidR="00510F85" w:rsidRPr="003E1444">
        <w:rPr>
          <w:rFonts w:ascii="Calibri" w:hAnsi="Calibri" w:cs="Times New Roman"/>
        </w:rPr>
        <w:t>.2.1.6</w:t>
      </w:r>
      <w:r w:rsidR="00312C1D" w:rsidRPr="003E1444">
        <w:rPr>
          <w:rFonts w:ascii="Calibri" w:hAnsi="Calibri" w:cs="Times New Roman"/>
        </w:rPr>
        <w:t xml:space="preserve">) To create </w:t>
      </w:r>
      <w:r w:rsidR="00312C1D" w:rsidRPr="003E1444">
        <w:rPr>
          <w:rFonts w:ascii="Calibri" w:hAnsi="Calibri" w:cs="Times"/>
        </w:rPr>
        <w:t>Image Sequence file, select Actions &gt; Create New &gt; Image Sequence.</w:t>
      </w:r>
      <w:r w:rsidR="00312C1D" w:rsidRPr="003E1444">
        <w:rPr>
          <w:rFonts w:ascii="Calibri" w:hAnsi="Calibri" w:cs="Times New Roman"/>
        </w:rPr>
        <w:t xml:space="preserve"> To remove any item including </w:t>
      </w:r>
      <w:r w:rsidR="00312C1D" w:rsidRPr="003E1444">
        <w:rPr>
          <w:rFonts w:ascii="Calibri" w:hAnsi="Calibri" w:cs="Times"/>
        </w:rPr>
        <w:t xml:space="preserve">Image Sequence file at the left tab in the Library window, </w:t>
      </w:r>
      <w:r w:rsidR="00312C1D" w:rsidRPr="003E1444">
        <w:rPr>
          <w:rFonts w:ascii="Calibri" w:hAnsi="Calibri" w:cs="Times New Roman"/>
        </w:rPr>
        <w:t>select Actions &gt; Remove Items.</w:t>
      </w:r>
    </w:p>
    <w:p w14:paraId="7F75F7A7" w14:textId="77777777" w:rsidR="00312C1D" w:rsidRPr="003E1444" w:rsidRDefault="00312C1D" w:rsidP="00312C1D">
      <w:pPr>
        <w:rPr>
          <w:rFonts w:ascii="Calibri" w:hAnsi="Calibri"/>
        </w:rPr>
      </w:pPr>
    </w:p>
    <w:p w14:paraId="1A9D45EA" w14:textId="7E8D1AF0" w:rsidR="00FB4167" w:rsidRPr="003E1444" w:rsidRDefault="00662066">
      <w:pPr>
        <w:rPr>
          <w:rFonts w:ascii="Calibri" w:hAnsi="Calibri"/>
        </w:rPr>
      </w:pPr>
      <w:r>
        <w:rPr>
          <w:rFonts w:ascii="Calibri" w:hAnsi="Calibri" w:cs="Times New Roman"/>
        </w:rPr>
        <w:t>2.6</w:t>
      </w:r>
      <w:r w:rsidR="00510F85" w:rsidRPr="003E1444">
        <w:rPr>
          <w:rFonts w:ascii="Calibri" w:hAnsi="Calibri" w:cs="Times New Roman"/>
        </w:rPr>
        <w:t>.2.1.7</w:t>
      </w:r>
      <w:r w:rsidR="00312C1D" w:rsidRPr="003E1444">
        <w:rPr>
          <w:rFonts w:ascii="Calibri" w:hAnsi="Calibri" w:cs="Times New Roman"/>
        </w:rPr>
        <w:t xml:space="preserve">) To delete a specific image file inside the </w:t>
      </w:r>
      <w:r w:rsidR="00312C1D" w:rsidRPr="003E1444">
        <w:rPr>
          <w:rFonts w:ascii="Calibri" w:hAnsi="Calibri" w:cs="Times"/>
        </w:rPr>
        <w:t xml:space="preserve">Image Sequence file, select “Sequence” on the top menu inside the Library window, </w:t>
      </w:r>
      <w:r w:rsidR="00312C1D" w:rsidRPr="003E1444">
        <w:rPr>
          <w:rFonts w:ascii="Calibri" w:hAnsi="Calibri" w:cs="Times New Roman"/>
        </w:rPr>
        <w:t>click/select the</w:t>
      </w:r>
      <w:r w:rsidR="00312C1D" w:rsidRPr="003E1444">
        <w:rPr>
          <w:rFonts w:ascii="Calibri" w:hAnsi="Calibri" w:cs="Times"/>
        </w:rPr>
        <w:t xml:space="preserve"> specific image file name and push delete key on the keyboard. </w:t>
      </w:r>
    </w:p>
    <w:p w14:paraId="3623076C" w14:textId="77777777" w:rsidR="00FB4167" w:rsidRPr="003E1444" w:rsidRDefault="00FB4167">
      <w:pPr>
        <w:rPr>
          <w:rFonts w:ascii="Calibri" w:hAnsi="Calibri"/>
        </w:rPr>
      </w:pPr>
    </w:p>
    <w:p w14:paraId="78E08BFA" w14:textId="2D630BE8" w:rsidR="00FB4167" w:rsidRPr="003E1444" w:rsidRDefault="00662066">
      <w:pPr>
        <w:rPr>
          <w:rFonts w:ascii="Calibri" w:hAnsi="Calibri"/>
        </w:rPr>
      </w:pPr>
      <w:r>
        <w:rPr>
          <w:rFonts w:ascii="Calibri" w:hAnsi="Calibri" w:cs="Times"/>
        </w:rPr>
        <w:t>2.6</w:t>
      </w:r>
      <w:r w:rsidR="00510F85" w:rsidRPr="003E1444">
        <w:rPr>
          <w:rFonts w:ascii="Calibri" w:hAnsi="Calibri" w:cs="Times"/>
        </w:rPr>
        <w:t>.2.1.8</w:t>
      </w:r>
      <w:r w:rsidR="00FE6527" w:rsidRPr="003E1444">
        <w:rPr>
          <w:rFonts w:ascii="Calibri" w:hAnsi="Calibri" w:cs="Times"/>
        </w:rPr>
        <w:t xml:space="preserve">) Most of the basic settings (cannel, exposure time, binning, Gain, Offset, light intensity, </w:t>
      </w:r>
      <w:proofErr w:type="spellStart"/>
      <w:r w:rsidR="00FE6527" w:rsidRPr="003E1444">
        <w:rPr>
          <w:rFonts w:ascii="Calibri" w:hAnsi="Calibri" w:cs="Times"/>
        </w:rPr>
        <w:t>Fluo</w:t>
      </w:r>
      <w:proofErr w:type="spellEnd"/>
      <w:r w:rsidR="00FE6527" w:rsidRPr="003E1444">
        <w:rPr>
          <w:rFonts w:ascii="Calibri" w:hAnsi="Calibri" w:cs="Times"/>
        </w:rPr>
        <w:t xml:space="preserve"> Shutter, Focus Drive, Objective Turret) can be determine</w:t>
      </w:r>
      <w:r w:rsidR="00CB07E5" w:rsidRPr="003E1444">
        <w:rPr>
          <w:rFonts w:ascii="Calibri" w:hAnsi="Calibri" w:cs="Times"/>
        </w:rPr>
        <w:t>d by the icons at the right side</w:t>
      </w:r>
      <w:r w:rsidR="00FE6527" w:rsidRPr="003E1444">
        <w:rPr>
          <w:rFonts w:ascii="Calibri" w:hAnsi="Calibri" w:cs="Times"/>
        </w:rPr>
        <w:t xml:space="preserve"> in the </w:t>
      </w:r>
      <w:r w:rsidR="006B3EB1" w:rsidRPr="003E1444">
        <w:rPr>
          <w:rFonts w:ascii="Calibri" w:hAnsi="Calibri" w:cs="Times"/>
        </w:rPr>
        <w:t>Library window</w:t>
      </w:r>
      <w:r w:rsidR="00FE6527" w:rsidRPr="003E1444">
        <w:rPr>
          <w:rFonts w:ascii="Calibri" w:hAnsi="Calibri" w:cs="Times"/>
        </w:rPr>
        <w:t>.</w:t>
      </w:r>
    </w:p>
    <w:p w14:paraId="5966FC8A" w14:textId="77777777" w:rsidR="00FB4167" w:rsidRPr="003E1444" w:rsidRDefault="00FB4167">
      <w:pPr>
        <w:rPr>
          <w:rFonts w:ascii="Calibri" w:hAnsi="Calibri"/>
        </w:rPr>
      </w:pPr>
    </w:p>
    <w:p w14:paraId="5EF32AC0" w14:textId="0286AD84" w:rsidR="00FB4167" w:rsidRPr="003E1444" w:rsidRDefault="00662066">
      <w:pPr>
        <w:rPr>
          <w:rFonts w:ascii="Calibri" w:hAnsi="Calibri"/>
        </w:rPr>
      </w:pPr>
      <w:r>
        <w:rPr>
          <w:rFonts w:ascii="Calibri" w:hAnsi="Calibri" w:cs="Times"/>
        </w:rPr>
        <w:t>2.6</w:t>
      </w:r>
      <w:r w:rsidR="00510F85" w:rsidRPr="003E1444">
        <w:rPr>
          <w:rFonts w:ascii="Calibri" w:hAnsi="Calibri" w:cs="Times"/>
        </w:rPr>
        <w:t>.2.1.9</w:t>
      </w:r>
      <w:r w:rsidR="00FE6527" w:rsidRPr="003E1444">
        <w:rPr>
          <w:rFonts w:ascii="Calibri" w:hAnsi="Calibri" w:cs="Times"/>
        </w:rPr>
        <w:t>) Click</w:t>
      </w:r>
      <w:r w:rsidR="00CB07E5" w:rsidRPr="003E1444">
        <w:rPr>
          <w:rFonts w:ascii="Calibri" w:hAnsi="Calibri" w:cs="Times"/>
        </w:rPr>
        <w:t xml:space="preserve"> (select)</w:t>
      </w:r>
      <w:r w:rsidR="00FE6527" w:rsidRPr="003E1444">
        <w:rPr>
          <w:rFonts w:ascii="Calibri" w:hAnsi="Calibri" w:cs="Times"/>
        </w:rPr>
        <w:t xml:space="preserve"> "Video Preview" at the left </w:t>
      </w:r>
      <w:r w:rsidR="003C3B87" w:rsidRPr="003E1444">
        <w:rPr>
          <w:rFonts w:ascii="Calibri" w:hAnsi="Calibri" w:cs="Times"/>
        </w:rPr>
        <w:t>tab</w:t>
      </w:r>
      <w:r w:rsidR="00FE6527" w:rsidRPr="003E1444">
        <w:rPr>
          <w:rFonts w:ascii="Calibri" w:hAnsi="Calibri" w:cs="Times"/>
        </w:rPr>
        <w:t xml:space="preserve"> in the </w:t>
      </w:r>
      <w:r w:rsidR="006B3EB1" w:rsidRPr="003E1444">
        <w:rPr>
          <w:rFonts w:ascii="Calibri" w:hAnsi="Calibri" w:cs="Times"/>
        </w:rPr>
        <w:t>Library window</w:t>
      </w:r>
      <w:r w:rsidR="00FE6527" w:rsidRPr="003E1444">
        <w:rPr>
          <w:rFonts w:ascii="Calibri" w:hAnsi="Calibri" w:cs="Times"/>
        </w:rPr>
        <w:t xml:space="preserve"> to send video image into the main screen.</w:t>
      </w:r>
    </w:p>
    <w:p w14:paraId="31BBE1D1" w14:textId="77777777" w:rsidR="00FB4167" w:rsidRPr="003E1444" w:rsidRDefault="00FB4167">
      <w:pPr>
        <w:rPr>
          <w:rFonts w:ascii="Calibri" w:hAnsi="Calibri"/>
        </w:rPr>
      </w:pPr>
    </w:p>
    <w:p w14:paraId="0FD2CF25" w14:textId="462C9FEB" w:rsidR="00FB4167" w:rsidRPr="003E1444" w:rsidRDefault="00662066">
      <w:pPr>
        <w:rPr>
          <w:rFonts w:ascii="Calibri" w:hAnsi="Calibri" w:cs="Times"/>
        </w:rPr>
      </w:pPr>
      <w:r>
        <w:rPr>
          <w:rFonts w:ascii="Calibri" w:hAnsi="Calibri" w:cs="Times"/>
        </w:rPr>
        <w:t>2.6</w:t>
      </w:r>
      <w:r w:rsidR="00510F85" w:rsidRPr="003E1444">
        <w:rPr>
          <w:rFonts w:ascii="Calibri" w:hAnsi="Calibri" w:cs="Times"/>
        </w:rPr>
        <w:t>.2.1.10</w:t>
      </w:r>
      <w:r w:rsidR="00FE6527" w:rsidRPr="003E1444">
        <w:rPr>
          <w:rFonts w:ascii="Calibri" w:hAnsi="Calibri" w:cs="Times"/>
        </w:rPr>
        <w:t xml:space="preserve">) Click </w:t>
      </w:r>
      <w:r w:rsidR="00CB07E5" w:rsidRPr="003E1444">
        <w:rPr>
          <w:rFonts w:ascii="Calibri" w:hAnsi="Calibri" w:cs="Times"/>
        </w:rPr>
        <w:t>(select) “the capture single frame</w:t>
      </w:r>
      <w:r w:rsidR="00FE6527" w:rsidRPr="003E1444">
        <w:rPr>
          <w:rFonts w:ascii="Calibri" w:hAnsi="Calibri" w:cs="Times"/>
        </w:rPr>
        <w:t xml:space="preserve"> icon </w:t>
      </w:r>
      <w:r w:rsidR="00F6044C" w:rsidRPr="003E1444">
        <w:rPr>
          <w:rFonts w:ascii="Calibri" w:hAnsi="Calibri" w:cs="Times"/>
        </w:rPr>
        <w:t>(which has c</w:t>
      </w:r>
      <w:r w:rsidR="00CB07E5" w:rsidRPr="003E1444">
        <w:rPr>
          <w:rFonts w:ascii="Calibri" w:hAnsi="Calibri" w:cs="Times"/>
        </w:rPr>
        <w:t>amera cartoon mark)“ at the right side</w:t>
      </w:r>
      <w:r w:rsidR="00FE6527" w:rsidRPr="003E1444">
        <w:rPr>
          <w:rFonts w:ascii="Calibri" w:hAnsi="Calibri" w:cs="Times"/>
        </w:rPr>
        <w:t xml:space="preserve"> in the </w:t>
      </w:r>
      <w:r w:rsidR="006B3EB1" w:rsidRPr="003E1444">
        <w:rPr>
          <w:rFonts w:ascii="Calibri" w:hAnsi="Calibri" w:cs="Times"/>
        </w:rPr>
        <w:t>Library window</w:t>
      </w:r>
      <w:r w:rsidR="00FE6527" w:rsidRPr="003E1444">
        <w:rPr>
          <w:rFonts w:ascii="Calibri" w:hAnsi="Calibri" w:cs="Times"/>
        </w:rPr>
        <w:t xml:space="preserve"> to capt</w:t>
      </w:r>
      <w:r w:rsidR="00901BCD" w:rsidRPr="003E1444">
        <w:rPr>
          <w:rFonts w:ascii="Calibri" w:hAnsi="Calibri" w:cs="Times"/>
        </w:rPr>
        <w:t xml:space="preserve">ure the </w:t>
      </w:r>
      <w:r w:rsidR="00CB07E5" w:rsidRPr="003E1444">
        <w:rPr>
          <w:rFonts w:ascii="Calibri" w:hAnsi="Calibri" w:cs="Times"/>
        </w:rPr>
        <w:t>single frame image i</w:t>
      </w:r>
      <w:r w:rsidR="00901BCD" w:rsidRPr="003E1444">
        <w:rPr>
          <w:rFonts w:ascii="Calibri" w:hAnsi="Calibri" w:cs="Times"/>
        </w:rPr>
        <w:t>n the main screen</w:t>
      </w:r>
      <w:r w:rsidR="00FE6527" w:rsidRPr="003E1444">
        <w:rPr>
          <w:rFonts w:ascii="Calibri" w:hAnsi="Calibri" w:cs="Times"/>
        </w:rPr>
        <w:t xml:space="preserve">. The captured image automatically pops up at the left </w:t>
      </w:r>
      <w:r w:rsidR="003C3B87" w:rsidRPr="003E1444">
        <w:rPr>
          <w:rFonts w:ascii="Calibri" w:hAnsi="Calibri" w:cs="Times"/>
        </w:rPr>
        <w:t>tab</w:t>
      </w:r>
      <w:r w:rsidR="00FE6527" w:rsidRPr="003E1444">
        <w:rPr>
          <w:rFonts w:ascii="Calibri" w:hAnsi="Calibri" w:cs="Times"/>
        </w:rPr>
        <w:t xml:space="preserve"> in the </w:t>
      </w:r>
      <w:r w:rsidR="006B3EB1" w:rsidRPr="003E1444">
        <w:rPr>
          <w:rFonts w:ascii="Calibri" w:hAnsi="Calibri" w:cs="Times"/>
        </w:rPr>
        <w:t>Library window</w:t>
      </w:r>
      <w:r w:rsidR="00FE6527" w:rsidRPr="003E1444">
        <w:rPr>
          <w:rFonts w:ascii="Calibri" w:hAnsi="Calibri" w:cs="Times"/>
        </w:rPr>
        <w:t>.</w:t>
      </w:r>
    </w:p>
    <w:p w14:paraId="1B85C522" w14:textId="77777777" w:rsidR="00901BCD" w:rsidRPr="003E1444" w:rsidRDefault="00901BCD">
      <w:pPr>
        <w:rPr>
          <w:rFonts w:ascii="Calibri" w:hAnsi="Calibri" w:cs="Times"/>
        </w:rPr>
      </w:pPr>
    </w:p>
    <w:p w14:paraId="75E85E8C" w14:textId="48BED9D0" w:rsidR="00901BCD" w:rsidRPr="003E1444" w:rsidRDefault="00662066">
      <w:pPr>
        <w:rPr>
          <w:rFonts w:ascii="Calibri" w:hAnsi="Calibri" w:cs="Times"/>
        </w:rPr>
      </w:pPr>
      <w:r>
        <w:rPr>
          <w:rFonts w:ascii="Calibri" w:hAnsi="Calibri" w:cs="Times"/>
        </w:rPr>
        <w:t>2.6</w:t>
      </w:r>
      <w:r w:rsidR="00510F85" w:rsidRPr="003E1444">
        <w:rPr>
          <w:rFonts w:ascii="Calibri" w:hAnsi="Calibri" w:cs="Times"/>
        </w:rPr>
        <w:t>.2.1.11</w:t>
      </w:r>
      <w:r w:rsidR="00901BCD" w:rsidRPr="003E1444">
        <w:rPr>
          <w:rFonts w:ascii="Calibri" w:hAnsi="Calibri" w:cs="Times"/>
        </w:rPr>
        <w:t xml:space="preserve">) </w:t>
      </w:r>
      <w:r w:rsidR="00901BCD" w:rsidRPr="003E1444">
        <w:rPr>
          <w:rFonts w:ascii="Calibri" w:hAnsi="Calibri" w:cs="Times New Roman"/>
        </w:rPr>
        <w:t xml:space="preserve">To crop any image document file including </w:t>
      </w:r>
      <w:r w:rsidR="00901BCD" w:rsidRPr="003E1444">
        <w:rPr>
          <w:rFonts w:ascii="Calibri" w:hAnsi="Calibri" w:cs="Times"/>
        </w:rPr>
        <w:t xml:space="preserve">Image Sequence file, first choose any Selection Tool (e.g., Rectangle, Freehand, Circle, Lasso, etc.) on the top menu inside the Library window as your preference. Second, </w:t>
      </w:r>
      <w:r w:rsidR="00901BCD" w:rsidRPr="003E1444">
        <w:rPr>
          <w:rFonts w:ascii="Calibri" w:hAnsi="Calibri" w:cs="Times New Roman"/>
        </w:rPr>
        <w:t>position the mouse on the area to be cropped, click and drag until you have selected the desired area. Release the mouse.</w:t>
      </w:r>
      <w:r w:rsidR="00901BCD" w:rsidRPr="003E1444">
        <w:rPr>
          <w:rFonts w:ascii="Calibri" w:hAnsi="Calibri" w:cs="Times"/>
        </w:rPr>
        <w:t xml:space="preserve"> Third, select Actions &gt; Crop to Selection.</w:t>
      </w:r>
    </w:p>
    <w:p w14:paraId="5AAF7A8F" w14:textId="77777777" w:rsidR="00901BCD" w:rsidRPr="003E1444" w:rsidRDefault="00901BCD">
      <w:pPr>
        <w:rPr>
          <w:rFonts w:ascii="Calibri" w:hAnsi="Calibri" w:cs="Times"/>
        </w:rPr>
      </w:pPr>
    </w:p>
    <w:p w14:paraId="242DCD6F" w14:textId="7ED8BA1E" w:rsidR="006C0D91" w:rsidRPr="003E1444" w:rsidRDefault="00662066" w:rsidP="006C0D91">
      <w:pPr>
        <w:rPr>
          <w:rFonts w:ascii="Calibri" w:hAnsi="Calibri" w:cs="Times"/>
        </w:rPr>
      </w:pPr>
      <w:r>
        <w:rPr>
          <w:rFonts w:ascii="Calibri" w:hAnsi="Calibri" w:cs="Times"/>
        </w:rPr>
        <w:t>2.6</w:t>
      </w:r>
      <w:r w:rsidR="00290176" w:rsidRPr="003E1444">
        <w:rPr>
          <w:rFonts w:ascii="Calibri" w:hAnsi="Calibri" w:cs="Times"/>
        </w:rPr>
        <w:t>.2.1.12</w:t>
      </w:r>
      <w:r w:rsidR="00901BCD" w:rsidRPr="003E1444">
        <w:rPr>
          <w:rFonts w:ascii="Calibri" w:hAnsi="Calibri" w:cs="Times"/>
        </w:rPr>
        <w:t xml:space="preserve">) </w:t>
      </w:r>
      <w:r w:rsidR="00C37C2A" w:rsidRPr="003E1444">
        <w:rPr>
          <w:rFonts w:ascii="Calibri" w:hAnsi="Calibri" w:cs="Times"/>
        </w:rPr>
        <w:t>To make merged image</w:t>
      </w:r>
      <w:r w:rsidR="00CC0612" w:rsidRPr="003E1444">
        <w:rPr>
          <w:rFonts w:ascii="Calibri" w:hAnsi="Calibri" w:cs="Times"/>
        </w:rPr>
        <w:t xml:space="preserve"> of different channels (of diff</w:t>
      </w:r>
      <w:r w:rsidR="007B607E" w:rsidRPr="003E1444">
        <w:rPr>
          <w:rFonts w:ascii="Calibri" w:hAnsi="Calibri" w:cs="Times"/>
        </w:rPr>
        <w:t>e</w:t>
      </w:r>
      <w:r w:rsidR="00CC0612" w:rsidRPr="003E1444">
        <w:rPr>
          <w:rFonts w:ascii="Calibri" w:hAnsi="Calibri" w:cs="Times"/>
        </w:rPr>
        <w:t xml:space="preserve">rent colors; see </w:t>
      </w:r>
      <w:r w:rsidR="00DD5933" w:rsidRPr="003E1444">
        <w:rPr>
          <w:rFonts w:ascii="Calibri" w:hAnsi="Calibri" w:cs="Times"/>
        </w:rPr>
        <w:t xml:space="preserve">also </w:t>
      </w:r>
      <w:r w:rsidR="00CC0612" w:rsidRPr="003E1444">
        <w:rPr>
          <w:rFonts w:ascii="Calibri" w:hAnsi="Calibri" w:cs="Times"/>
        </w:rPr>
        <w:t>[</w:t>
      </w:r>
      <w:r>
        <w:rPr>
          <w:rFonts w:ascii="Calibri" w:hAnsi="Calibri" w:cs="Times"/>
        </w:rPr>
        <w:t>2.6</w:t>
      </w:r>
      <w:r w:rsidR="00CC0612" w:rsidRPr="003E1444">
        <w:rPr>
          <w:rFonts w:ascii="Calibri" w:hAnsi="Calibri" w:cs="Times"/>
        </w:rPr>
        <w:t>.2.1.16])</w:t>
      </w:r>
      <w:r w:rsidR="006C0D91" w:rsidRPr="003E1444">
        <w:rPr>
          <w:rFonts w:ascii="Calibri" w:hAnsi="Calibri" w:cs="Times"/>
        </w:rPr>
        <w:t>;</w:t>
      </w:r>
    </w:p>
    <w:p w14:paraId="7B0DFCA6" w14:textId="77777777" w:rsidR="006C0D91" w:rsidRPr="003E1444" w:rsidRDefault="006C0D91" w:rsidP="006C0D91">
      <w:pPr>
        <w:rPr>
          <w:rFonts w:ascii="Calibri" w:hAnsi="Calibri" w:cs="Times"/>
        </w:rPr>
      </w:pPr>
    </w:p>
    <w:p w14:paraId="62A26FE1" w14:textId="671B5720" w:rsidR="006C0D91" w:rsidRPr="003E1444" w:rsidRDefault="00662066" w:rsidP="006C0D91">
      <w:pPr>
        <w:rPr>
          <w:rFonts w:ascii="Calibri" w:hAnsi="Calibri" w:cs="Times"/>
        </w:rPr>
      </w:pPr>
      <w:r>
        <w:rPr>
          <w:rFonts w:ascii="Calibri" w:hAnsi="Calibri" w:cs="Times"/>
        </w:rPr>
        <w:t>2.6</w:t>
      </w:r>
      <w:r w:rsidR="006C0D91" w:rsidRPr="003E1444">
        <w:rPr>
          <w:rFonts w:ascii="Calibri" w:hAnsi="Calibri" w:cs="Times"/>
        </w:rPr>
        <w:t xml:space="preserve">.2.1.12.1) Select Actions &gt; Create New &gt; Image Sequence to create Image Sequence file. Drag and drop an LIFF file acquired in Software A or an file acquired in Software B1 which has a set of images of different channels and/or z slices. A dialog window: “Add Planes to Sequence” appears. Input the number of “channels”, “timepoints” and “Z slices per volume”. Select “Channels then Z-slices then Timepoints”, and click “Add”. </w:t>
      </w:r>
    </w:p>
    <w:p w14:paraId="12D65607" w14:textId="77777777" w:rsidR="006C0D91" w:rsidRPr="003E1444" w:rsidRDefault="006C0D91" w:rsidP="006C0D91">
      <w:pPr>
        <w:rPr>
          <w:rFonts w:ascii="Calibri" w:hAnsi="Calibri" w:cs="Times"/>
        </w:rPr>
      </w:pPr>
    </w:p>
    <w:p w14:paraId="4FC32D18" w14:textId="2032D34E" w:rsidR="006C0D91" w:rsidRPr="003E1444" w:rsidRDefault="00662066" w:rsidP="006C0D91">
      <w:pPr>
        <w:rPr>
          <w:rFonts w:ascii="Calibri" w:hAnsi="Calibri"/>
        </w:rPr>
      </w:pPr>
      <w:r>
        <w:rPr>
          <w:rFonts w:ascii="Calibri" w:hAnsi="Calibri" w:cs="Times"/>
        </w:rPr>
        <w:t>2.6</w:t>
      </w:r>
      <w:r w:rsidR="006C0D91" w:rsidRPr="003E1444">
        <w:rPr>
          <w:rFonts w:ascii="Calibri" w:hAnsi="Calibri" w:cs="Times"/>
        </w:rPr>
        <w:t xml:space="preserve">.2.1.12.2) </w:t>
      </w:r>
      <w:r w:rsidR="00634665" w:rsidRPr="003E1444">
        <w:rPr>
          <w:rFonts w:ascii="Calibri" w:hAnsi="Calibri" w:cs="Times"/>
        </w:rPr>
        <w:t xml:space="preserve">Select “Sequence” on the top menu inside the </w:t>
      </w:r>
      <w:r w:rsidR="00D75587" w:rsidRPr="003E1444">
        <w:rPr>
          <w:rFonts w:ascii="Calibri" w:hAnsi="Calibri" w:cs="Times"/>
        </w:rPr>
        <w:t xml:space="preserve">Image Sequence </w:t>
      </w:r>
      <w:r w:rsidR="00634665" w:rsidRPr="003E1444">
        <w:rPr>
          <w:rFonts w:ascii="Calibri" w:hAnsi="Calibri" w:cs="Times"/>
        </w:rPr>
        <w:t>file. S</w:t>
      </w:r>
      <w:r w:rsidR="006C0D91" w:rsidRPr="003E1444">
        <w:rPr>
          <w:rFonts w:ascii="Calibri" w:hAnsi="Calibri" w:cs="Times"/>
        </w:rPr>
        <w:t xml:space="preserve">elect multiple </w:t>
      </w:r>
      <w:r w:rsidR="00634665" w:rsidRPr="003E1444">
        <w:rPr>
          <w:rFonts w:ascii="Calibri" w:hAnsi="Calibri" w:cs="Times"/>
        </w:rPr>
        <w:t>file</w:t>
      </w:r>
      <w:r w:rsidR="006C0D91" w:rsidRPr="003E1444">
        <w:rPr>
          <w:rFonts w:ascii="Calibri" w:hAnsi="Calibri" w:cs="Times"/>
        </w:rPr>
        <w:t xml:space="preserve">s of different channels inside </w:t>
      </w:r>
      <w:r w:rsidR="00634665" w:rsidRPr="003E1444">
        <w:rPr>
          <w:rFonts w:ascii="Calibri" w:hAnsi="Calibri" w:cs="Times"/>
        </w:rPr>
        <w:t xml:space="preserve">the Image Sequence file. </w:t>
      </w:r>
      <w:r w:rsidR="006C0D91" w:rsidRPr="003E1444">
        <w:rPr>
          <w:rFonts w:ascii="Calibri" w:hAnsi="Calibri" w:cs="Times"/>
        </w:rPr>
        <w:t xml:space="preserve">Select Actions &gt; Merge Planes. </w:t>
      </w:r>
      <w:r w:rsidR="00E446F5" w:rsidRPr="003E1444">
        <w:rPr>
          <w:rFonts w:ascii="Calibri" w:hAnsi="Calibri" w:cs="Times"/>
        </w:rPr>
        <w:t>The m</w:t>
      </w:r>
      <w:r w:rsidR="006C0D91" w:rsidRPr="003E1444">
        <w:rPr>
          <w:rFonts w:ascii="Calibri" w:hAnsi="Calibri" w:cs="Times"/>
        </w:rPr>
        <w:t>erged image file appears at the left tab in the Library window.</w:t>
      </w:r>
    </w:p>
    <w:p w14:paraId="2561651B" w14:textId="77777777" w:rsidR="00FB4167" w:rsidRPr="003E1444" w:rsidRDefault="00FB4167">
      <w:pPr>
        <w:rPr>
          <w:rFonts w:ascii="Calibri" w:hAnsi="Calibri"/>
        </w:rPr>
      </w:pPr>
    </w:p>
    <w:p w14:paraId="24708C29" w14:textId="62D54ED7" w:rsidR="00FB4167" w:rsidRPr="003E1444" w:rsidRDefault="00662066" w:rsidP="001E63EA">
      <w:pPr>
        <w:widowControl w:val="0"/>
        <w:autoSpaceDE w:val="0"/>
        <w:autoSpaceDN w:val="0"/>
        <w:adjustRightInd w:val="0"/>
        <w:rPr>
          <w:rFonts w:ascii="Calibri" w:hAnsi="Calibri" w:cs="Times New Roman"/>
        </w:rPr>
      </w:pPr>
      <w:r>
        <w:rPr>
          <w:rFonts w:ascii="Calibri" w:hAnsi="Calibri" w:cs="Times"/>
        </w:rPr>
        <w:t>2.6</w:t>
      </w:r>
      <w:r w:rsidR="00290176" w:rsidRPr="003E1444">
        <w:rPr>
          <w:rFonts w:ascii="Calibri" w:hAnsi="Calibri" w:cs="Times"/>
        </w:rPr>
        <w:t>.2.1.13</w:t>
      </w:r>
      <w:r w:rsidR="001E63EA" w:rsidRPr="003E1444">
        <w:rPr>
          <w:rFonts w:ascii="Calibri" w:hAnsi="Calibri" w:cs="Times"/>
        </w:rPr>
        <w:t xml:space="preserve">) </w:t>
      </w:r>
      <w:r w:rsidR="006C0D91" w:rsidRPr="003E1444">
        <w:rPr>
          <w:rFonts w:ascii="Calibri" w:hAnsi="Calibri" w:cs="Times"/>
        </w:rPr>
        <w:t>To set the Light Path Manager, c</w:t>
      </w:r>
      <w:r w:rsidR="001E63EA" w:rsidRPr="003E1444">
        <w:rPr>
          <w:rFonts w:ascii="Calibri" w:hAnsi="Calibri" w:cs="Times"/>
        </w:rPr>
        <w:t>lick on “</w:t>
      </w:r>
      <w:r w:rsidR="001E63EA" w:rsidRPr="003E1444">
        <w:rPr>
          <w:rFonts w:ascii="Calibri" w:hAnsi="Calibri" w:cs="Times New Roman"/>
        </w:rPr>
        <w:t>an unused light path manager button</w:t>
      </w:r>
      <w:r w:rsidR="001E63EA" w:rsidRPr="003E1444">
        <w:rPr>
          <w:rFonts w:ascii="Calibri" w:hAnsi="Calibri" w:cs="Times"/>
        </w:rPr>
        <w:t xml:space="preserve"> </w:t>
      </w:r>
      <w:r w:rsidR="00FE6527" w:rsidRPr="003E1444">
        <w:rPr>
          <w:rFonts w:ascii="Calibri" w:hAnsi="Calibri" w:cs="Times"/>
        </w:rPr>
        <w:t xml:space="preserve">(Untitled light </w:t>
      </w:r>
      <w:r w:rsidR="000E019C" w:rsidRPr="003E1444">
        <w:rPr>
          <w:rFonts w:ascii="Calibri" w:hAnsi="Calibri" w:cs="Times"/>
        </w:rPr>
        <w:t xml:space="preserve">path 1, 2, 3…)" at the left </w:t>
      </w:r>
      <w:r w:rsidR="003C3B87" w:rsidRPr="003E1444">
        <w:rPr>
          <w:rFonts w:ascii="Calibri" w:hAnsi="Calibri" w:cs="Times"/>
        </w:rPr>
        <w:t>tab</w:t>
      </w:r>
      <w:r w:rsidR="001E63EA" w:rsidRPr="003E1444">
        <w:rPr>
          <w:rFonts w:ascii="Calibri" w:hAnsi="Calibri" w:cs="Times"/>
        </w:rPr>
        <w:t xml:space="preserve"> (The Light Path Manager)</w:t>
      </w:r>
      <w:r w:rsidR="00FE6527" w:rsidRPr="003E1444">
        <w:rPr>
          <w:rFonts w:ascii="Calibri" w:hAnsi="Calibri" w:cs="Times"/>
        </w:rPr>
        <w:t xml:space="preserve">. </w:t>
      </w:r>
      <w:r w:rsidR="001E63EA" w:rsidRPr="003E1444">
        <w:rPr>
          <w:rFonts w:ascii="Calibri" w:hAnsi="Calibri" w:cs="Times New Roman"/>
        </w:rPr>
        <w:t xml:space="preserve">The Light Path Properties dialog opens. </w:t>
      </w:r>
      <w:r w:rsidR="00FE6527" w:rsidRPr="003E1444">
        <w:rPr>
          <w:rFonts w:ascii="Calibri" w:hAnsi="Calibri" w:cs="Times"/>
        </w:rPr>
        <w:t xml:space="preserve">Select your options including "Label:", "Color:", "Devices", and "Shutters". </w:t>
      </w:r>
      <w:r w:rsidR="001E63EA" w:rsidRPr="003E1444">
        <w:rPr>
          <w:rFonts w:ascii="Calibri" w:hAnsi="Calibri" w:cs="Times New Roman"/>
        </w:rPr>
        <w:t>The Light Path Manager allows you to record the positions of all your automated hardware in the combinations necessary to image each fluorochrome, or channel, as well as transmitted light paths.</w:t>
      </w:r>
      <w:r w:rsidR="001E63EA" w:rsidRPr="003E1444">
        <w:rPr>
          <w:rFonts w:ascii="Calibri" w:hAnsi="Calibri" w:cs="Times"/>
        </w:rPr>
        <w:t xml:space="preserve"> The L</w:t>
      </w:r>
      <w:r w:rsidR="002908AD" w:rsidRPr="003E1444">
        <w:rPr>
          <w:rFonts w:ascii="Calibri" w:hAnsi="Calibri" w:cs="Times"/>
        </w:rPr>
        <w:t>ight Path Manager is also useful to capture z-stack image sequences</w:t>
      </w:r>
      <w:r w:rsidR="001E63EA" w:rsidRPr="003E1444">
        <w:rPr>
          <w:rFonts w:ascii="Calibri" w:hAnsi="Calibri" w:cs="Times"/>
        </w:rPr>
        <w:t xml:space="preserve"> (see [</w:t>
      </w:r>
      <w:r>
        <w:rPr>
          <w:rFonts w:ascii="Calibri" w:hAnsi="Calibri" w:cs="Times"/>
        </w:rPr>
        <w:t>2.6</w:t>
      </w:r>
      <w:r w:rsidR="001E63EA" w:rsidRPr="003E1444">
        <w:rPr>
          <w:rFonts w:ascii="Calibri" w:hAnsi="Calibri" w:cs="Times"/>
        </w:rPr>
        <w:t>.2.2.1.3])</w:t>
      </w:r>
      <w:r w:rsidR="00FE6527" w:rsidRPr="003E1444">
        <w:rPr>
          <w:rFonts w:ascii="Calibri" w:hAnsi="Calibri" w:cs="Times"/>
        </w:rPr>
        <w:t>.</w:t>
      </w:r>
    </w:p>
    <w:p w14:paraId="66CB7A84" w14:textId="77777777" w:rsidR="00FB4167" w:rsidRPr="003E1444" w:rsidRDefault="00FB4167">
      <w:pPr>
        <w:rPr>
          <w:rFonts w:ascii="Calibri" w:hAnsi="Calibri"/>
        </w:rPr>
      </w:pPr>
    </w:p>
    <w:p w14:paraId="27280075" w14:textId="5DB7289E" w:rsidR="00FB4167" w:rsidRPr="003E1444" w:rsidRDefault="00662066">
      <w:pPr>
        <w:rPr>
          <w:rFonts w:ascii="Calibri" w:hAnsi="Calibri" w:cs="Times"/>
        </w:rPr>
      </w:pPr>
      <w:r>
        <w:rPr>
          <w:rFonts w:ascii="Calibri" w:hAnsi="Calibri" w:cs="Times"/>
        </w:rPr>
        <w:t>2.6</w:t>
      </w:r>
      <w:r w:rsidR="00290176" w:rsidRPr="003E1444">
        <w:rPr>
          <w:rFonts w:ascii="Calibri" w:hAnsi="Calibri" w:cs="Times"/>
        </w:rPr>
        <w:t>.2.1.14</w:t>
      </w:r>
      <w:r w:rsidR="000E019C" w:rsidRPr="003E1444">
        <w:rPr>
          <w:rFonts w:ascii="Calibri" w:hAnsi="Calibri" w:cs="Times"/>
        </w:rPr>
        <w:t xml:space="preserve">) To show/add </w:t>
      </w:r>
      <w:r w:rsidR="00FE6527" w:rsidRPr="003E1444">
        <w:rPr>
          <w:rFonts w:ascii="Calibri" w:hAnsi="Calibri" w:cs="Times"/>
        </w:rPr>
        <w:t>scale bar, first perfo</w:t>
      </w:r>
      <w:r w:rsidR="009B07A9" w:rsidRPr="003E1444">
        <w:rPr>
          <w:rFonts w:ascii="Calibri" w:hAnsi="Calibri" w:cs="Times"/>
        </w:rPr>
        <w:t>r</w:t>
      </w:r>
      <w:r w:rsidR="00FE6527" w:rsidRPr="003E1444">
        <w:rPr>
          <w:rFonts w:ascii="Calibri" w:hAnsi="Calibri" w:cs="Times"/>
        </w:rPr>
        <w:t>m spatial calibra</w:t>
      </w:r>
      <w:r w:rsidR="00290176" w:rsidRPr="003E1444">
        <w:rPr>
          <w:rFonts w:ascii="Calibri" w:hAnsi="Calibri" w:cs="Times"/>
        </w:rPr>
        <w:t>tion as described in (</w:t>
      </w:r>
      <w:r>
        <w:rPr>
          <w:rFonts w:ascii="Calibri" w:hAnsi="Calibri" w:cs="Times"/>
        </w:rPr>
        <w:t>2.6</w:t>
      </w:r>
      <w:r w:rsidR="00290176" w:rsidRPr="003E1444">
        <w:rPr>
          <w:rFonts w:ascii="Calibri" w:hAnsi="Calibri" w:cs="Times"/>
        </w:rPr>
        <w:t>.2.1.15</w:t>
      </w:r>
      <w:r w:rsidR="00FE6527" w:rsidRPr="003E1444">
        <w:rPr>
          <w:rFonts w:ascii="Calibri" w:hAnsi="Calibri" w:cs="Times"/>
        </w:rPr>
        <w:t xml:space="preserve">). Select captured image (Acquisition Protocol) at the left </w:t>
      </w:r>
      <w:r w:rsidR="003C3B87" w:rsidRPr="003E1444">
        <w:rPr>
          <w:rFonts w:ascii="Calibri" w:hAnsi="Calibri" w:cs="Times"/>
        </w:rPr>
        <w:t>tab</w:t>
      </w:r>
      <w:r w:rsidR="00762C8B" w:rsidRPr="003E1444">
        <w:rPr>
          <w:rFonts w:ascii="Calibri" w:hAnsi="Calibri" w:cs="Times"/>
        </w:rPr>
        <w:t xml:space="preserve"> in the Library window</w:t>
      </w:r>
      <w:r w:rsidR="00FE6527" w:rsidRPr="003E1444">
        <w:rPr>
          <w:rFonts w:ascii="Calibri" w:hAnsi="Calibri" w:cs="Times"/>
        </w:rPr>
        <w:t>. Select Image &gt; Display &gt; Show Scale.</w:t>
      </w:r>
    </w:p>
    <w:p w14:paraId="44A64E90" w14:textId="77777777" w:rsidR="00FE6527" w:rsidRPr="003E1444" w:rsidRDefault="00FE6527">
      <w:pPr>
        <w:rPr>
          <w:rFonts w:ascii="Calibri" w:hAnsi="Calibri" w:cs="Times"/>
        </w:rPr>
      </w:pPr>
    </w:p>
    <w:p w14:paraId="3B20BDC9" w14:textId="0CB7DAED" w:rsidR="00FE6527" w:rsidRPr="003E1444" w:rsidRDefault="00662066" w:rsidP="00FE6527">
      <w:pPr>
        <w:rPr>
          <w:rFonts w:ascii="Calibri" w:hAnsi="Calibri" w:cs="Times"/>
        </w:rPr>
      </w:pPr>
      <w:r>
        <w:rPr>
          <w:rFonts w:ascii="Calibri" w:hAnsi="Calibri" w:cs="Times"/>
        </w:rPr>
        <w:t>2.6</w:t>
      </w:r>
      <w:r w:rsidR="00290176" w:rsidRPr="003E1444">
        <w:rPr>
          <w:rFonts w:ascii="Calibri" w:hAnsi="Calibri" w:cs="Times"/>
        </w:rPr>
        <w:t>.2.1.15</w:t>
      </w:r>
      <w:r w:rsidR="00FE6527" w:rsidRPr="003E1444">
        <w:rPr>
          <w:rFonts w:ascii="Calibri" w:hAnsi="Calibri" w:cs="Times"/>
        </w:rPr>
        <w:t xml:space="preserve">) To perform spatial calibration; </w:t>
      </w:r>
    </w:p>
    <w:p w14:paraId="721D88D4" w14:textId="77777777" w:rsidR="00FE6527" w:rsidRPr="003E1444" w:rsidRDefault="00FE6527" w:rsidP="00FE6527">
      <w:pPr>
        <w:rPr>
          <w:rFonts w:ascii="Calibri" w:hAnsi="Calibri" w:cs="Times"/>
        </w:rPr>
      </w:pPr>
    </w:p>
    <w:p w14:paraId="721731C9" w14:textId="014567C7" w:rsidR="00FE6527" w:rsidRPr="003E1444" w:rsidRDefault="00662066" w:rsidP="00FE6527">
      <w:pPr>
        <w:rPr>
          <w:rFonts w:ascii="Calibri" w:hAnsi="Calibri" w:cs="Times"/>
        </w:rPr>
      </w:pPr>
      <w:r>
        <w:rPr>
          <w:rFonts w:ascii="Calibri" w:hAnsi="Calibri" w:cs="Times New Roman"/>
        </w:rPr>
        <w:t>2.6</w:t>
      </w:r>
      <w:r w:rsidR="00290176" w:rsidRPr="003E1444">
        <w:rPr>
          <w:rFonts w:ascii="Calibri" w:hAnsi="Calibri" w:cs="Times New Roman"/>
        </w:rPr>
        <w:t>.2.1.15</w:t>
      </w:r>
      <w:r w:rsidR="00FE6527" w:rsidRPr="003E1444">
        <w:rPr>
          <w:rFonts w:ascii="Calibri" w:hAnsi="Calibri" w:cs="Times New Roman"/>
        </w:rPr>
        <w:t>.1) Load a reference image that contains an object of a known size, for example a calibration slide with a graticule of known dimension.</w:t>
      </w:r>
    </w:p>
    <w:p w14:paraId="7EDDE720" w14:textId="77777777" w:rsidR="00FE6527" w:rsidRPr="003E1444" w:rsidRDefault="00FE6527" w:rsidP="00FE6527">
      <w:pPr>
        <w:rPr>
          <w:rFonts w:ascii="Calibri" w:hAnsi="Calibri" w:cs="Times"/>
        </w:rPr>
      </w:pPr>
    </w:p>
    <w:p w14:paraId="21F8A140" w14:textId="5F25A443" w:rsidR="00FE6527" w:rsidRPr="003E1444" w:rsidRDefault="00662066" w:rsidP="00F6044C">
      <w:pPr>
        <w:widowControl w:val="0"/>
        <w:autoSpaceDE w:val="0"/>
        <w:autoSpaceDN w:val="0"/>
        <w:adjustRightInd w:val="0"/>
        <w:rPr>
          <w:rFonts w:ascii="Calibri" w:hAnsi="Calibri" w:cs="Times New Roman"/>
        </w:rPr>
      </w:pPr>
      <w:r>
        <w:rPr>
          <w:rFonts w:ascii="Calibri" w:hAnsi="Calibri" w:cs="Times"/>
        </w:rPr>
        <w:t>2.6</w:t>
      </w:r>
      <w:r w:rsidR="00290176" w:rsidRPr="003E1444">
        <w:rPr>
          <w:rFonts w:ascii="Calibri" w:hAnsi="Calibri" w:cs="Times"/>
        </w:rPr>
        <w:t>.2.1.15</w:t>
      </w:r>
      <w:r w:rsidR="00FE6527" w:rsidRPr="003E1444">
        <w:rPr>
          <w:rFonts w:ascii="Calibri" w:hAnsi="Calibri" w:cs="Times"/>
        </w:rPr>
        <w:t xml:space="preserve">.2) </w:t>
      </w:r>
      <w:r w:rsidR="00F6044C" w:rsidRPr="003E1444">
        <w:rPr>
          <w:rFonts w:ascii="Calibri" w:hAnsi="Calibri" w:cs="Times"/>
        </w:rPr>
        <w:t>Click (</w:t>
      </w:r>
      <w:r w:rsidR="00F6044C" w:rsidRPr="003E1444">
        <w:rPr>
          <w:rFonts w:ascii="Calibri" w:hAnsi="Calibri" w:cs="Times New Roman"/>
        </w:rPr>
        <w:t>select) the Calibration tool (</w:t>
      </w:r>
      <w:r w:rsidR="00F6044C" w:rsidRPr="003E1444">
        <w:rPr>
          <w:rFonts w:ascii="Calibri" w:hAnsi="Calibri" w:cs="Times"/>
        </w:rPr>
        <w:t>ruler cartoon mark</w:t>
      </w:r>
      <w:r w:rsidR="00F6044C" w:rsidRPr="003E1444">
        <w:rPr>
          <w:rFonts w:ascii="Calibri" w:hAnsi="Calibri" w:cs="Times New Roman"/>
        </w:rPr>
        <w:t>) from the toolbar. Draw a line of known length on your Video Preview. Click and hold your mouse to start the line, drag the mouse to the endpoint of your line and release the mouse button.</w:t>
      </w:r>
    </w:p>
    <w:p w14:paraId="1E0E5CB0" w14:textId="77777777" w:rsidR="00FB4167" w:rsidRPr="003E1444" w:rsidRDefault="00FB4167">
      <w:pPr>
        <w:rPr>
          <w:rFonts w:ascii="Calibri" w:hAnsi="Calibri"/>
        </w:rPr>
      </w:pPr>
    </w:p>
    <w:p w14:paraId="4F8156F9" w14:textId="378FD853" w:rsidR="00F6044C" w:rsidRPr="003E1444" w:rsidRDefault="00662066" w:rsidP="00BE25D0">
      <w:pPr>
        <w:widowControl w:val="0"/>
        <w:autoSpaceDE w:val="0"/>
        <w:autoSpaceDN w:val="0"/>
        <w:adjustRightInd w:val="0"/>
        <w:rPr>
          <w:rFonts w:ascii="Calibri" w:hAnsi="Calibri" w:cs="Times New Roman"/>
        </w:rPr>
      </w:pPr>
      <w:r>
        <w:rPr>
          <w:rFonts w:ascii="Calibri" w:hAnsi="Calibri" w:cs="Times"/>
        </w:rPr>
        <w:t>2.6</w:t>
      </w:r>
      <w:r w:rsidR="00290176" w:rsidRPr="003E1444">
        <w:rPr>
          <w:rFonts w:ascii="Calibri" w:hAnsi="Calibri" w:cs="Times"/>
        </w:rPr>
        <w:t>.2.1.15</w:t>
      </w:r>
      <w:r w:rsidR="00F6044C" w:rsidRPr="003E1444">
        <w:rPr>
          <w:rFonts w:ascii="Calibri" w:hAnsi="Calibri" w:cs="Times"/>
        </w:rPr>
        <w:t xml:space="preserve">.3) </w:t>
      </w:r>
      <w:r w:rsidR="00F6044C" w:rsidRPr="003E1444">
        <w:rPr>
          <w:rFonts w:ascii="Calibri" w:hAnsi="Calibri" w:cs="Times New Roman"/>
        </w:rPr>
        <w:t xml:space="preserve">Select </w:t>
      </w:r>
      <w:r w:rsidR="000010CB" w:rsidRPr="003E1444">
        <w:rPr>
          <w:rFonts w:ascii="Calibri" w:hAnsi="Calibri" w:cs="Times New Roman"/>
        </w:rPr>
        <w:t>Video &gt; Calibrate</w:t>
      </w:r>
      <w:r w:rsidR="00F6044C" w:rsidRPr="003E1444">
        <w:rPr>
          <w:rFonts w:ascii="Calibri" w:hAnsi="Calibri" w:cs="Times New Roman"/>
        </w:rPr>
        <w:t xml:space="preserve"> or double click on the Calibration tool to open the</w:t>
      </w:r>
      <w:r w:rsidR="00BE25D0" w:rsidRPr="003E1444">
        <w:rPr>
          <w:rFonts w:ascii="Calibri" w:hAnsi="Calibri" w:cs="Times New Roman"/>
        </w:rPr>
        <w:t xml:space="preserve"> </w:t>
      </w:r>
      <w:r w:rsidR="00F6044C" w:rsidRPr="003E1444">
        <w:rPr>
          <w:rFonts w:ascii="Calibri" w:hAnsi="Calibri" w:cs="Times New Roman"/>
        </w:rPr>
        <w:t>calibrate window.</w:t>
      </w:r>
      <w:r w:rsidR="00BE25D0" w:rsidRPr="003E1444">
        <w:rPr>
          <w:rFonts w:ascii="Calibri" w:hAnsi="Calibri" w:cs="Times New Roman"/>
        </w:rPr>
        <w:t xml:space="preserve"> Enter line length in </w:t>
      </w:r>
      <w:proofErr w:type="spellStart"/>
      <w:r w:rsidR="00BE25D0" w:rsidRPr="003E1444">
        <w:rPr>
          <w:rFonts w:ascii="Calibri" w:hAnsi="Calibri" w:cs="Times New Roman"/>
        </w:rPr>
        <w:t>μm</w:t>
      </w:r>
      <w:proofErr w:type="spellEnd"/>
      <w:r w:rsidR="00BE25D0" w:rsidRPr="003E1444">
        <w:rPr>
          <w:rFonts w:ascii="Calibri" w:hAnsi="Calibri" w:cs="Times New Roman"/>
        </w:rPr>
        <w:t xml:space="preserve"> and click </w:t>
      </w:r>
      <w:r w:rsidR="000010CB" w:rsidRPr="003E1444">
        <w:rPr>
          <w:rFonts w:ascii="Calibri" w:hAnsi="Calibri" w:cs="Times New Roman"/>
        </w:rPr>
        <w:t>“</w:t>
      </w:r>
      <w:r w:rsidR="00BE25D0" w:rsidRPr="003E1444">
        <w:rPr>
          <w:rFonts w:ascii="Calibri" w:hAnsi="Calibri" w:cs="Times New Roman"/>
        </w:rPr>
        <w:t>Calibrate</w:t>
      </w:r>
      <w:r w:rsidR="000010CB" w:rsidRPr="003E1444">
        <w:rPr>
          <w:rFonts w:ascii="Calibri" w:hAnsi="Calibri" w:cs="Times New Roman"/>
        </w:rPr>
        <w:t>”</w:t>
      </w:r>
      <w:r w:rsidR="00BE25D0" w:rsidRPr="003E1444">
        <w:rPr>
          <w:rFonts w:ascii="Calibri" w:hAnsi="Calibri" w:cs="Times New Roman"/>
        </w:rPr>
        <w:t>.</w:t>
      </w:r>
    </w:p>
    <w:p w14:paraId="02DEB0C8" w14:textId="77777777" w:rsidR="002E1D91" w:rsidRPr="003E1444" w:rsidRDefault="002E1D91" w:rsidP="00BE25D0">
      <w:pPr>
        <w:widowControl w:val="0"/>
        <w:autoSpaceDE w:val="0"/>
        <w:autoSpaceDN w:val="0"/>
        <w:adjustRightInd w:val="0"/>
        <w:rPr>
          <w:rFonts w:ascii="Calibri" w:hAnsi="Calibri" w:cs="Times New Roman"/>
        </w:rPr>
      </w:pPr>
    </w:p>
    <w:p w14:paraId="3430A32D" w14:textId="2F1F7942" w:rsidR="002E1D91" w:rsidRPr="003E1444" w:rsidRDefault="00662066" w:rsidP="00BE25D0">
      <w:pPr>
        <w:widowControl w:val="0"/>
        <w:autoSpaceDE w:val="0"/>
        <w:autoSpaceDN w:val="0"/>
        <w:adjustRightInd w:val="0"/>
        <w:rPr>
          <w:rFonts w:ascii="Calibri" w:hAnsi="Calibri" w:cs="Times New Roman"/>
        </w:rPr>
      </w:pPr>
      <w:r>
        <w:rPr>
          <w:rFonts w:ascii="Calibri" w:hAnsi="Calibri" w:cs="Times New Roman"/>
        </w:rPr>
        <w:t>2.6</w:t>
      </w:r>
      <w:r w:rsidR="002E1D91" w:rsidRPr="003E1444">
        <w:rPr>
          <w:rFonts w:ascii="Calibri" w:hAnsi="Calibri" w:cs="Times New Roman"/>
        </w:rPr>
        <w:t xml:space="preserve">.2.1.16) To </w:t>
      </w:r>
      <w:r w:rsidR="00967A31" w:rsidRPr="003E1444">
        <w:rPr>
          <w:rFonts w:ascii="Calibri" w:hAnsi="Calibri" w:cs="Times New Roman"/>
        </w:rPr>
        <w:t>set/</w:t>
      </w:r>
      <w:r w:rsidR="002E1D91" w:rsidRPr="003E1444">
        <w:rPr>
          <w:rFonts w:ascii="Calibri" w:hAnsi="Calibri" w:cs="Times New Roman"/>
        </w:rPr>
        <w:t>change color of the image file, select Tool &gt; Change Colors.</w:t>
      </w:r>
    </w:p>
    <w:p w14:paraId="2FF26BBE" w14:textId="77777777" w:rsidR="00F6044C" w:rsidRPr="003E1444" w:rsidRDefault="00F6044C">
      <w:pPr>
        <w:rPr>
          <w:rFonts w:ascii="Calibri" w:hAnsi="Calibri"/>
        </w:rPr>
      </w:pPr>
    </w:p>
    <w:p w14:paraId="28069D3D" w14:textId="51493E7B" w:rsidR="00FB4167" w:rsidRPr="003E1444" w:rsidRDefault="00662066">
      <w:pPr>
        <w:rPr>
          <w:rFonts w:ascii="Calibri" w:hAnsi="Calibri"/>
        </w:rPr>
      </w:pPr>
      <w:r>
        <w:rPr>
          <w:rFonts w:ascii="Calibri" w:hAnsi="Calibri" w:cs="Times"/>
        </w:rPr>
        <w:t>2.6</w:t>
      </w:r>
      <w:r w:rsidR="00FE6527" w:rsidRPr="003E1444">
        <w:rPr>
          <w:rFonts w:ascii="Calibri" w:hAnsi="Calibri" w:cs="Times"/>
        </w:rPr>
        <w:t xml:space="preserve">.2.2) Image acquisition </w:t>
      </w:r>
      <w:r w:rsidR="002908AD" w:rsidRPr="003E1444">
        <w:rPr>
          <w:rFonts w:ascii="Calibri" w:hAnsi="Calibri" w:cs="Times"/>
        </w:rPr>
        <w:t xml:space="preserve">to </w:t>
      </w:r>
      <w:r w:rsidR="006B3EB1" w:rsidRPr="003E1444">
        <w:rPr>
          <w:rFonts w:ascii="Calibri" w:hAnsi="Calibri" w:cs="Times"/>
        </w:rPr>
        <w:t xml:space="preserve">capture z-stack image sequences </w:t>
      </w:r>
      <w:r w:rsidR="00FE6527" w:rsidRPr="003E1444">
        <w:rPr>
          <w:rFonts w:ascii="Calibri" w:hAnsi="Calibri" w:cs="Times New Roman"/>
        </w:rPr>
        <w:t xml:space="preserve">using </w:t>
      </w:r>
      <w:r w:rsidR="00FE6527" w:rsidRPr="003E1444">
        <w:rPr>
          <w:rFonts w:ascii="Calibri" w:hAnsi="Calibri" w:cs="Times"/>
        </w:rPr>
        <w:t>Software B1.</w:t>
      </w:r>
    </w:p>
    <w:p w14:paraId="20CAE3B6" w14:textId="77777777" w:rsidR="00FB4167" w:rsidRPr="003E1444" w:rsidRDefault="00FB4167">
      <w:pPr>
        <w:rPr>
          <w:rFonts w:ascii="Calibri" w:hAnsi="Calibri"/>
        </w:rPr>
      </w:pPr>
    </w:p>
    <w:p w14:paraId="536DABFE" w14:textId="44DF9509" w:rsidR="006B3EB1" w:rsidRPr="003E1444" w:rsidRDefault="00662066">
      <w:pPr>
        <w:rPr>
          <w:rFonts w:ascii="Calibri" w:hAnsi="Calibri"/>
        </w:rPr>
      </w:pPr>
      <w:r>
        <w:rPr>
          <w:rFonts w:ascii="Calibri" w:hAnsi="Calibri" w:cs="Times"/>
        </w:rPr>
        <w:t>2.6</w:t>
      </w:r>
      <w:r w:rsidR="00FE6527" w:rsidRPr="003E1444">
        <w:rPr>
          <w:rFonts w:ascii="Calibri" w:hAnsi="Calibri" w:cs="Times"/>
        </w:rPr>
        <w:t>.2.</w:t>
      </w:r>
      <w:r w:rsidR="000F2031" w:rsidRPr="003E1444">
        <w:rPr>
          <w:rFonts w:ascii="Calibri" w:hAnsi="Calibri" w:cs="Times"/>
        </w:rPr>
        <w:t>2.1)</w:t>
      </w:r>
      <w:r w:rsidR="00731EA8" w:rsidRPr="003E1444">
        <w:rPr>
          <w:rFonts w:ascii="Calibri" w:hAnsi="Calibri" w:cs="Times"/>
        </w:rPr>
        <w:t xml:space="preserve"> </w:t>
      </w:r>
      <w:r w:rsidR="006B3EB1" w:rsidRPr="003E1444">
        <w:rPr>
          <w:rFonts w:ascii="Calibri" w:hAnsi="Calibri" w:cs="Times"/>
        </w:rPr>
        <w:t xml:space="preserve">Click (select) on the “Video </w:t>
      </w:r>
      <w:r w:rsidR="00CB07E5" w:rsidRPr="003E1444">
        <w:rPr>
          <w:rFonts w:ascii="Calibri" w:hAnsi="Calibri" w:cs="Times"/>
        </w:rPr>
        <w:t>Preview</w:t>
      </w:r>
      <w:r w:rsidR="006B3EB1" w:rsidRPr="003E1444">
        <w:rPr>
          <w:rFonts w:ascii="Calibri" w:hAnsi="Calibri" w:cs="Times"/>
        </w:rPr>
        <w:t xml:space="preserve"> icon</w:t>
      </w:r>
      <w:r w:rsidR="00F6044C" w:rsidRPr="003E1444">
        <w:rPr>
          <w:rFonts w:ascii="Calibri" w:hAnsi="Calibri" w:cs="Times"/>
        </w:rPr>
        <w:t xml:space="preserve"> (which has v</w:t>
      </w:r>
      <w:r w:rsidR="00CB07E5" w:rsidRPr="003E1444">
        <w:rPr>
          <w:rFonts w:ascii="Calibri" w:hAnsi="Calibri" w:cs="Times"/>
        </w:rPr>
        <w:t xml:space="preserve">ideo cartoon mark)” </w:t>
      </w:r>
      <w:r w:rsidR="006B3EB1" w:rsidRPr="003E1444">
        <w:rPr>
          <w:rFonts w:ascii="Calibri" w:hAnsi="Calibri" w:cs="Times"/>
        </w:rPr>
        <w:t xml:space="preserve">that makes </w:t>
      </w:r>
      <w:r w:rsidR="006B3EB1" w:rsidRPr="003E1444">
        <w:rPr>
          <w:rFonts w:ascii="Calibri" w:hAnsi="Calibri" w:cs="Times New Roman"/>
        </w:rPr>
        <w:t xml:space="preserve">that live video can be displayed in the Library window </w:t>
      </w:r>
      <w:r w:rsidR="00731EA8" w:rsidRPr="003E1444">
        <w:rPr>
          <w:rFonts w:ascii="Calibri" w:hAnsi="Calibri" w:cs="Times"/>
        </w:rPr>
        <w:t>before processing</w:t>
      </w:r>
      <w:r w:rsidR="006B3EB1" w:rsidRPr="003E1444">
        <w:rPr>
          <w:rFonts w:ascii="Calibri" w:hAnsi="Calibri" w:cs="Times"/>
        </w:rPr>
        <w:t xml:space="preserve"> any commands</w:t>
      </w:r>
      <w:r w:rsidR="006B3EB1" w:rsidRPr="003E1444">
        <w:rPr>
          <w:rFonts w:ascii="Calibri" w:hAnsi="Calibri" w:cs="Times New Roman"/>
        </w:rPr>
        <w:t xml:space="preserve">. </w:t>
      </w:r>
    </w:p>
    <w:p w14:paraId="316C079D" w14:textId="77777777" w:rsidR="006B3EB1" w:rsidRPr="003E1444" w:rsidRDefault="006B3EB1">
      <w:pPr>
        <w:rPr>
          <w:rFonts w:ascii="Calibri" w:hAnsi="Calibri"/>
        </w:rPr>
      </w:pPr>
    </w:p>
    <w:p w14:paraId="60505712" w14:textId="5C4148DC" w:rsidR="00FB4167" w:rsidRPr="003E1444" w:rsidRDefault="00662066">
      <w:pPr>
        <w:rPr>
          <w:rFonts w:ascii="Calibri" w:hAnsi="Calibri"/>
        </w:rPr>
      </w:pPr>
      <w:r>
        <w:rPr>
          <w:rFonts w:ascii="Calibri" w:hAnsi="Calibri" w:cs="Times"/>
        </w:rPr>
        <w:t>2.6</w:t>
      </w:r>
      <w:r w:rsidR="00731EA8" w:rsidRPr="003E1444">
        <w:rPr>
          <w:rFonts w:ascii="Calibri" w:hAnsi="Calibri" w:cs="Times"/>
        </w:rPr>
        <w:t>.2.2.1.2</w:t>
      </w:r>
      <w:r w:rsidR="000F2031" w:rsidRPr="003E1444">
        <w:rPr>
          <w:rFonts w:ascii="Calibri" w:hAnsi="Calibri" w:cs="Times"/>
        </w:rPr>
        <w:t xml:space="preserve">) </w:t>
      </w:r>
      <w:r w:rsidR="00FE6527" w:rsidRPr="003E1444">
        <w:rPr>
          <w:rFonts w:ascii="Calibri" w:hAnsi="Calibri" w:cs="Times"/>
        </w:rPr>
        <w:t xml:space="preserve">Click Focus Drive icon at the right </w:t>
      </w:r>
      <w:r w:rsidR="003C3B87" w:rsidRPr="003E1444">
        <w:rPr>
          <w:rFonts w:ascii="Calibri" w:hAnsi="Calibri" w:cs="Times"/>
        </w:rPr>
        <w:t>tab</w:t>
      </w:r>
      <w:r w:rsidR="00FE6527" w:rsidRPr="003E1444">
        <w:rPr>
          <w:rFonts w:ascii="Calibri" w:hAnsi="Calibri" w:cs="Times"/>
        </w:rPr>
        <w:t>. Set Bottom and Set Top to determine the range of st</w:t>
      </w:r>
      <w:r w:rsidR="00B73A97" w:rsidRPr="003E1444">
        <w:rPr>
          <w:rFonts w:ascii="Calibri" w:hAnsi="Calibri" w:cs="Times"/>
        </w:rPr>
        <w:t>age position to capture along z-</w:t>
      </w:r>
      <w:r w:rsidR="00FE6527" w:rsidRPr="003E1444">
        <w:rPr>
          <w:rFonts w:ascii="Calibri" w:hAnsi="Calibri" w:cs="Times"/>
        </w:rPr>
        <w:t>axis.</w:t>
      </w:r>
    </w:p>
    <w:p w14:paraId="05292E80" w14:textId="77777777" w:rsidR="00FB4167" w:rsidRPr="003E1444" w:rsidRDefault="00FB4167">
      <w:pPr>
        <w:rPr>
          <w:rFonts w:ascii="Calibri" w:hAnsi="Calibri"/>
        </w:rPr>
      </w:pPr>
    </w:p>
    <w:p w14:paraId="39E6DF07" w14:textId="02C2174F" w:rsidR="00593E99" w:rsidRPr="003E1444" w:rsidRDefault="00662066">
      <w:pPr>
        <w:rPr>
          <w:rFonts w:ascii="Calibri" w:hAnsi="Calibri" w:cs="Times"/>
        </w:rPr>
      </w:pPr>
      <w:r>
        <w:rPr>
          <w:rFonts w:ascii="Calibri" w:hAnsi="Calibri" w:cs="Times"/>
        </w:rPr>
        <w:t>2.6</w:t>
      </w:r>
      <w:r w:rsidR="00731EA8" w:rsidRPr="003E1444">
        <w:rPr>
          <w:rFonts w:ascii="Calibri" w:hAnsi="Calibri" w:cs="Times"/>
        </w:rPr>
        <w:t>.2.2.1.3</w:t>
      </w:r>
      <w:r w:rsidR="000F2031" w:rsidRPr="003E1444">
        <w:rPr>
          <w:rFonts w:ascii="Calibri" w:hAnsi="Calibri" w:cs="Times"/>
        </w:rPr>
        <w:t xml:space="preserve">) </w:t>
      </w:r>
      <w:r w:rsidR="00FE6527" w:rsidRPr="003E1444">
        <w:rPr>
          <w:rFonts w:ascii="Calibri" w:hAnsi="Calibri" w:cs="Times"/>
        </w:rPr>
        <w:t xml:space="preserve">Double click </w:t>
      </w:r>
      <w:r w:rsidR="00476433" w:rsidRPr="003E1444">
        <w:rPr>
          <w:rFonts w:ascii="Calibri" w:hAnsi="Calibri" w:cs="Times"/>
        </w:rPr>
        <w:t xml:space="preserve">on the </w:t>
      </w:r>
      <w:r w:rsidR="00476433" w:rsidRPr="003E1444">
        <w:rPr>
          <w:rFonts w:ascii="Calibri" w:hAnsi="Calibri" w:cs="Times New Roman"/>
        </w:rPr>
        <w:t>acquisition protocol feedback panel</w:t>
      </w:r>
      <w:r w:rsidR="004450C0" w:rsidRPr="003E1444">
        <w:rPr>
          <w:rFonts w:ascii="Calibri" w:hAnsi="Calibri" w:cs="Times"/>
        </w:rPr>
        <w:t xml:space="preserve"> at the right side in the Library window</w:t>
      </w:r>
      <w:r w:rsidR="00B73A97" w:rsidRPr="003E1444">
        <w:rPr>
          <w:rFonts w:ascii="Calibri" w:hAnsi="Calibri" w:cs="Times New Roman"/>
        </w:rPr>
        <w:t>,</w:t>
      </w:r>
      <w:r w:rsidR="00476433" w:rsidRPr="003E1444">
        <w:rPr>
          <w:rFonts w:ascii="Calibri" w:hAnsi="Calibri" w:cs="Times New Roman"/>
        </w:rPr>
        <w:t xml:space="preserve"> </w:t>
      </w:r>
      <w:r w:rsidR="00476433" w:rsidRPr="003E1444">
        <w:rPr>
          <w:rFonts w:ascii="Calibri" w:hAnsi="Calibri" w:cs="Times"/>
        </w:rPr>
        <w:t>which opens the acquisition setup dialog</w:t>
      </w:r>
      <w:r w:rsidR="00FE6527" w:rsidRPr="003E1444">
        <w:rPr>
          <w:rFonts w:ascii="Calibri" w:hAnsi="Calibri" w:cs="Times"/>
        </w:rPr>
        <w:t xml:space="preserve">. A dialog window: </w:t>
      </w:r>
      <w:r w:rsidR="00FB31C7" w:rsidRPr="003E1444">
        <w:rPr>
          <w:rFonts w:ascii="Calibri" w:hAnsi="Calibri" w:cs="Times"/>
        </w:rPr>
        <w:t>“</w:t>
      </w:r>
      <w:r w:rsidR="00FE6527" w:rsidRPr="003E1444">
        <w:rPr>
          <w:rFonts w:ascii="Calibri" w:hAnsi="Calibri" w:cs="Times"/>
        </w:rPr>
        <w:t>Acquisition Setup</w:t>
      </w:r>
      <w:r w:rsidR="00FB31C7" w:rsidRPr="003E1444">
        <w:rPr>
          <w:rFonts w:ascii="Calibri" w:hAnsi="Calibri" w:cs="Times"/>
        </w:rPr>
        <w:t>”</w:t>
      </w:r>
      <w:r w:rsidR="00FE6527" w:rsidRPr="003E1444">
        <w:rPr>
          <w:rFonts w:ascii="Calibri" w:hAnsi="Calibri" w:cs="Times"/>
        </w:rPr>
        <w:t xml:space="preserve"> appears. In that window, click (select) "</w:t>
      </w:r>
      <w:proofErr w:type="spellStart"/>
      <w:r w:rsidR="00FE6527" w:rsidRPr="003E1444">
        <w:rPr>
          <w:rFonts w:ascii="Calibri" w:hAnsi="Calibri" w:cs="Times"/>
        </w:rPr>
        <w:t>Cennels</w:t>
      </w:r>
      <w:proofErr w:type="spellEnd"/>
      <w:r w:rsidR="00FE6527" w:rsidRPr="003E1444">
        <w:rPr>
          <w:rFonts w:ascii="Calibri" w:hAnsi="Calibri" w:cs="Times"/>
        </w:rPr>
        <w:t xml:space="preserve">/Z" on the top menu. Determine the file name (Title:) </w:t>
      </w:r>
      <w:r w:rsidR="00593E99" w:rsidRPr="003E1444">
        <w:rPr>
          <w:rFonts w:ascii="Calibri" w:hAnsi="Calibri" w:cs="Times"/>
        </w:rPr>
        <w:t>Check the box: Change channels using light paths, and input “light path name</w:t>
      </w:r>
      <w:r w:rsidR="00290176" w:rsidRPr="003E1444">
        <w:rPr>
          <w:rFonts w:ascii="Calibri" w:hAnsi="Calibri" w:cs="Times"/>
        </w:rPr>
        <w:t xml:space="preserve"> (see [</w:t>
      </w:r>
      <w:r>
        <w:rPr>
          <w:rFonts w:ascii="Calibri" w:hAnsi="Calibri" w:cs="Times"/>
        </w:rPr>
        <w:t>2.6</w:t>
      </w:r>
      <w:r w:rsidR="00290176" w:rsidRPr="003E1444">
        <w:rPr>
          <w:rFonts w:ascii="Calibri" w:hAnsi="Calibri" w:cs="Times"/>
        </w:rPr>
        <w:t>.2.1.13</w:t>
      </w:r>
      <w:r w:rsidR="00172870" w:rsidRPr="003E1444">
        <w:rPr>
          <w:rFonts w:ascii="Calibri" w:hAnsi="Calibri" w:cs="Times"/>
        </w:rPr>
        <w:t>])</w:t>
      </w:r>
      <w:r w:rsidR="00593E99" w:rsidRPr="003E1444">
        <w:rPr>
          <w:rFonts w:ascii="Calibri" w:hAnsi="Calibri" w:cs="Times"/>
        </w:rPr>
        <w:t xml:space="preserve">” at Channel (1, 2, 3...etc.). </w:t>
      </w:r>
      <w:r w:rsidR="00FE6527" w:rsidRPr="003E1444">
        <w:rPr>
          <w:rFonts w:ascii="Calibri" w:hAnsi="Calibri" w:cs="Times"/>
        </w:rPr>
        <w:t xml:space="preserve">Add (+) and/or </w:t>
      </w:r>
      <w:r w:rsidR="00593E99" w:rsidRPr="003E1444">
        <w:rPr>
          <w:rFonts w:ascii="Calibri" w:hAnsi="Calibri" w:cs="Times"/>
        </w:rPr>
        <w:t xml:space="preserve">delete (-) channel required </w:t>
      </w:r>
      <w:r w:rsidR="00FE6527" w:rsidRPr="003E1444">
        <w:rPr>
          <w:rFonts w:ascii="Calibri" w:hAnsi="Calibri" w:cs="Times"/>
        </w:rPr>
        <w:t>and/or non-required to capture images</w:t>
      </w:r>
      <w:r w:rsidR="00593E99" w:rsidRPr="003E1444">
        <w:rPr>
          <w:rFonts w:ascii="Calibri" w:hAnsi="Calibri" w:cs="Times"/>
        </w:rPr>
        <w:t>, and input “light path name” as above</w:t>
      </w:r>
      <w:r w:rsidR="00FE6527" w:rsidRPr="003E1444">
        <w:rPr>
          <w:rFonts w:ascii="Calibri" w:hAnsi="Calibri" w:cs="Times"/>
        </w:rPr>
        <w:t xml:space="preserve">. Determine the option to capture with z spacing (Capture with this Z spacing:) or with number of slices (Capture this many slices:). Choose other options as your preference. </w:t>
      </w:r>
    </w:p>
    <w:p w14:paraId="4A819745" w14:textId="77777777" w:rsidR="00593E99" w:rsidRPr="003E1444" w:rsidRDefault="00593E99">
      <w:pPr>
        <w:rPr>
          <w:rFonts w:ascii="Calibri" w:hAnsi="Calibri" w:cs="Times"/>
        </w:rPr>
      </w:pPr>
    </w:p>
    <w:p w14:paraId="17E999A0" w14:textId="337FFC0D" w:rsidR="00FB4167" w:rsidRPr="003E1444" w:rsidRDefault="00662066">
      <w:pPr>
        <w:rPr>
          <w:rFonts w:ascii="Calibri" w:hAnsi="Calibri"/>
        </w:rPr>
      </w:pPr>
      <w:r>
        <w:rPr>
          <w:rFonts w:ascii="Calibri" w:hAnsi="Calibri" w:cs="Times"/>
        </w:rPr>
        <w:t>2.6</w:t>
      </w:r>
      <w:r w:rsidR="00731EA8" w:rsidRPr="003E1444">
        <w:rPr>
          <w:rFonts w:ascii="Calibri" w:hAnsi="Calibri" w:cs="Times"/>
        </w:rPr>
        <w:t>.2.2.1.4</w:t>
      </w:r>
      <w:r w:rsidR="00593E99" w:rsidRPr="003E1444">
        <w:rPr>
          <w:rFonts w:ascii="Calibri" w:hAnsi="Calibri" w:cs="Times"/>
        </w:rPr>
        <w:t xml:space="preserve">) </w:t>
      </w:r>
      <w:r w:rsidR="00FE6527" w:rsidRPr="003E1444">
        <w:rPr>
          <w:rFonts w:ascii="Calibri" w:hAnsi="Calibri" w:cs="Times"/>
        </w:rPr>
        <w:t>Click "OK". Click "red button (start capturi</w:t>
      </w:r>
      <w:r w:rsidR="00E40A34" w:rsidRPr="003E1444">
        <w:rPr>
          <w:rFonts w:ascii="Calibri" w:hAnsi="Calibri" w:cs="Times"/>
        </w:rPr>
        <w:t>ng)"</w:t>
      </w:r>
      <w:r w:rsidR="00593E99" w:rsidRPr="003E1444">
        <w:rPr>
          <w:rFonts w:ascii="Calibri" w:hAnsi="Calibri" w:cs="Times"/>
        </w:rPr>
        <w:t xml:space="preserve"> at the left </w:t>
      </w:r>
      <w:r w:rsidR="003C3B87" w:rsidRPr="003E1444">
        <w:rPr>
          <w:rFonts w:ascii="Calibri" w:hAnsi="Calibri" w:cs="Times"/>
        </w:rPr>
        <w:t>tab</w:t>
      </w:r>
      <w:r w:rsidR="00FE6527" w:rsidRPr="003E1444">
        <w:rPr>
          <w:rFonts w:ascii="Calibri" w:hAnsi="Calibri" w:cs="Times"/>
        </w:rPr>
        <w:t xml:space="preserve">. </w:t>
      </w:r>
      <w:r w:rsidR="00E446F5" w:rsidRPr="003E1444">
        <w:rPr>
          <w:rFonts w:ascii="Calibri" w:hAnsi="Calibri" w:cs="Times"/>
        </w:rPr>
        <w:t xml:space="preserve">The </w:t>
      </w:r>
      <w:r w:rsidR="00FE6527" w:rsidRPr="003E1444">
        <w:rPr>
          <w:rFonts w:ascii="Calibri" w:hAnsi="Calibri" w:cs="Times"/>
        </w:rPr>
        <w:t xml:space="preserve">Z slices file appears on the left </w:t>
      </w:r>
      <w:r w:rsidR="003C3B87" w:rsidRPr="003E1444">
        <w:rPr>
          <w:rFonts w:ascii="Calibri" w:hAnsi="Calibri" w:cs="Times"/>
        </w:rPr>
        <w:t>tab</w:t>
      </w:r>
      <w:r w:rsidR="00FE6527" w:rsidRPr="003E1444">
        <w:rPr>
          <w:rFonts w:ascii="Calibri" w:hAnsi="Calibri" w:cs="Times"/>
        </w:rPr>
        <w:t>. Export these files to the proper format (e.g., TIFF file).</w:t>
      </w:r>
    </w:p>
    <w:p w14:paraId="77B760A5" w14:textId="77777777" w:rsidR="00FB4167" w:rsidRPr="003E1444" w:rsidRDefault="00FB4167">
      <w:pPr>
        <w:rPr>
          <w:rFonts w:ascii="Calibri" w:hAnsi="Calibri"/>
        </w:rPr>
      </w:pPr>
    </w:p>
    <w:p w14:paraId="51038BC2" w14:textId="128CDB67" w:rsidR="00FB4167" w:rsidRPr="003E1444" w:rsidRDefault="00662066">
      <w:pPr>
        <w:rPr>
          <w:rFonts w:ascii="Calibri" w:hAnsi="Calibri"/>
        </w:rPr>
      </w:pPr>
      <w:r>
        <w:rPr>
          <w:rFonts w:ascii="Calibri" w:hAnsi="Calibri" w:cs="Times New Roman"/>
        </w:rPr>
        <w:t>2.6</w:t>
      </w:r>
      <w:r w:rsidR="00FE6527" w:rsidRPr="003E1444">
        <w:rPr>
          <w:rFonts w:ascii="Calibri" w:hAnsi="Calibri" w:cs="Times New Roman"/>
        </w:rPr>
        <w:t xml:space="preserve">.2.3) </w:t>
      </w:r>
      <w:r w:rsidR="00FE6527" w:rsidRPr="003E1444">
        <w:rPr>
          <w:rFonts w:ascii="Calibri" w:hAnsi="Calibri" w:cs="Times"/>
        </w:rPr>
        <w:t xml:space="preserve">For basic commands of document management for </w:t>
      </w:r>
      <w:r w:rsidR="00FE6527" w:rsidRPr="003E1444">
        <w:rPr>
          <w:rFonts w:ascii="Calibri" w:hAnsi="Calibri" w:cs="Times New Roman"/>
        </w:rPr>
        <w:t xml:space="preserve">deconvolution and signal quantification using </w:t>
      </w:r>
      <w:r w:rsidR="00FE6527" w:rsidRPr="003E1444">
        <w:rPr>
          <w:rFonts w:ascii="Calibri" w:hAnsi="Calibri" w:cs="Times"/>
        </w:rPr>
        <w:t>Software B2;</w:t>
      </w:r>
    </w:p>
    <w:p w14:paraId="10156806" w14:textId="77777777" w:rsidR="00FB4167" w:rsidRPr="003E1444" w:rsidRDefault="00FB4167">
      <w:pPr>
        <w:rPr>
          <w:rFonts w:ascii="Calibri" w:hAnsi="Calibri"/>
        </w:rPr>
      </w:pPr>
    </w:p>
    <w:p w14:paraId="0BD43A7A" w14:textId="13CEBA79" w:rsidR="00DB6727" w:rsidRPr="003E1444" w:rsidRDefault="00662066" w:rsidP="00DB6727">
      <w:pPr>
        <w:rPr>
          <w:rFonts w:ascii="Calibri" w:hAnsi="Calibri"/>
        </w:rPr>
      </w:pPr>
      <w:r>
        <w:rPr>
          <w:rFonts w:ascii="Calibri" w:hAnsi="Calibri" w:cs="Times"/>
        </w:rPr>
        <w:t>2.6</w:t>
      </w:r>
      <w:r w:rsidR="00DB6727" w:rsidRPr="003E1444">
        <w:rPr>
          <w:rFonts w:ascii="Calibri" w:hAnsi="Calibri" w:cs="Times"/>
        </w:rPr>
        <w:t>.2.3.1) To import the image file into the Library window, select File &gt; Import.</w:t>
      </w:r>
    </w:p>
    <w:p w14:paraId="574EF9DB" w14:textId="77777777" w:rsidR="00DB6727" w:rsidRPr="003E1444" w:rsidRDefault="00DB6727">
      <w:pPr>
        <w:rPr>
          <w:rFonts w:ascii="Calibri" w:hAnsi="Calibri" w:cs="Times New Roman"/>
        </w:rPr>
      </w:pPr>
    </w:p>
    <w:p w14:paraId="204459CA" w14:textId="7A65EC71" w:rsidR="00FB4167" w:rsidRPr="003E1444" w:rsidRDefault="00662066">
      <w:pPr>
        <w:rPr>
          <w:rFonts w:ascii="Calibri" w:hAnsi="Calibri"/>
        </w:rPr>
      </w:pPr>
      <w:r>
        <w:rPr>
          <w:rFonts w:ascii="Calibri" w:hAnsi="Calibri" w:cs="Times New Roman"/>
        </w:rPr>
        <w:t>2.6</w:t>
      </w:r>
      <w:r w:rsidR="00DB6727" w:rsidRPr="003E1444">
        <w:rPr>
          <w:rFonts w:ascii="Calibri" w:hAnsi="Calibri" w:cs="Times New Roman"/>
        </w:rPr>
        <w:t>.2.3.2</w:t>
      </w:r>
      <w:r w:rsidR="00FE6527" w:rsidRPr="003E1444">
        <w:rPr>
          <w:rFonts w:ascii="Calibri" w:hAnsi="Calibri" w:cs="Times New Roman"/>
        </w:rPr>
        <w:t>) To create new folder, select Actions &gt; Create New &gt; Folder. To delete the folder, click/select the</w:t>
      </w:r>
      <w:r w:rsidR="00FE6527" w:rsidRPr="003E1444">
        <w:rPr>
          <w:rFonts w:ascii="Calibri" w:hAnsi="Calibri" w:cs="Times"/>
        </w:rPr>
        <w:t xml:space="preserve"> folder at the left tab in the </w:t>
      </w:r>
      <w:r w:rsidR="006B3EB1" w:rsidRPr="003E1444">
        <w:rPr>
          <w:rFonts w:ascii="Calibri" w:hAnsi="Calibri" w:cs="Times"/>
        </w:rPr>
        <w:t>Library window</w:t>
      </w:r>
      <w:r w:rsidR="00FE6527" w:rsidRPr="003E1444">
        <w:rPr>
          <w:rFonts w:ascii="Calibri" w:hAnsi="Calibri" w:cs="Times"/>
        </w:rPr>
        <w:t xml:space="preserve"> and push delete key on the keyboard.</w:t>
      </w:r>
    </w:p>
    <w:p w14:paraId="79356947" w14:textId="77777777" w:rsidR="00FB4167" w:rsidRPr="003E1444" w:rsidRDefault="00FB4167">
      <w:pPr>
        <w:rPr>
          <w:rFonts w:ascii="Calibri" w:hAnsi="Calibri"/>
        </w:rPr>
      </w:pPr>
    </w:p>
    <w:p w14:paraId="1114D343" w14:textId="54A4237F" w:rsidR="00FB4167" w:rsidRPr="003E1444" w:rsidRDefault="00662066">
      <w:pPr>
        <w:rPr>
          <w:rFonts w:ascii="Calibri" w:hAnsi="Calibri"/>
        </w:rPr>
      </w:pPr>
      <w:r>
        <w:rPr>
          <w:rFonts w:ascii="Calibri" w:hAnsi="Calibri" w:cs="Times New Roman"/>
        </w:rPr>
        <w:t>2.6</w:t>
      </w:r>
      <w:r w:rsidR="00DB6727" w:rsidRPr="003E1444">
        <w:rPr>
          <w:rFonts w:ascii="Calibri" w:hAnsi="Calibri" w:cs="Times New Roman"/>
        </w:rPr>
        <w:t>.2.3.3</w:t>
      </w:r>
      <w:r w:rsidR="00FE6527" w:rsidRPr="003E1444">
        <w:rPr>
          <w:rFonts w:ascii="Calibri" w:hAnsi="Calibri" w:cs="Times New Roman"/>
        </w:rPr>
        <w:t xml:space="preserve">) To create </w:t>
      </w:r>
      <w:r w:rsidR="00FE6527" w:rsidRPr="003E1444">
        <w:rPr>
          <w:rFonts w:ascii="Calibri" w:hAnsi="Calibri" w:cs="Times"/>
        </w:rPr>
        <w:t>Image Sequence file, select Actions &gt; Create New &gt; Image Sequence.</w:t>
      </w:r>
      <w:r w:rsidR="00FE6527" w:rsidRPr="003E1444">
        <w:rPr>
          <w:rFonts w:ascii="Calibri" w:hAnsi="Calibri" w:cs="Times New Roman"/>
        </w:rPr>
        <w:t xml:space="preserve"> To remove any item including </w:t>
      </w:r>
      <w:r w:rsidR="00FE6527" w:rsidRPr="003E1444">
        <w:rPr>
          <w:rFonts w:ascii="Calibri" w:hAnsi="Calibri" w:cs="Times"/>
        </w:rPr>
        <w:t xml:space="preserve">Image Sequence file at the left tab in the </w:t>
      </w:r>
      <w:r w:rsidR="006B3EB1" w:rsidRPr="003E1444">
        <w:rPr>
          <w:rFonts w:ascii="Calibri" w:hAnsi="Calibri" w:cs="Times"/>
        </w:rPr>
        <w:t>Library window</w:t>
      </w:r>
      <w:r w:rsidR="00FE6527" w:rsidRPr="003E1444">
        <w:rPr>
          <w:rFonts w:ascii="Calibri" w:hAnsi="Calibri" w:cs="Times"/>
        </w:rPr>
        <w:t xml:space="preserve">, </w:t>
      </w:r>
      <w:r w:rsidR="00FE6527" w:rsidRPr="003E1444">
        <w:rPr>
          <w:rFonts w:ascii="Calibri" w:hAnsi="Calibri" w:cs="Times New Roman"/>
        </w:rPr>
        <w:t>select Actions &gt; Remove Items.</w:t>
      </w:r>
    </w:p>
    <w:p w14:paraId="66F97E97" w14:textId="77777777" w:rsidR="00FB4167" w:rsidRPr="003E1444" w:rsidRDefault="00FB4167">
      <w:pPr>
        <w:rPr>
          <w:rFonts w:ascii="Calibri" w:hAnsi="Calibri"/>
        </w:rPr>
      </w:pPr>
    </w:p>
    <w:p w14:paraId="0C7A4B1D" w14:textId="71BB16CA" w:rsidR="00FB4167" w:rsidRPr="003E1444" w:rsidRDefault="00662066">
      <w:pPr>
        <w:rPr>
          <w:rFonts w:ascii="Calibri" w:hAnsi="Calibri"/>
        </w:rPr>
      </w:pPr>
      <w:r>
        <w:rPr>
          <w:rFonts w:ascii="Calibri" w:hAnsi="Calibri" w:cs="Times New Roman"/>
        </w:rPr>
        <w:t>2.6</w:t>
      </w:r>
      <w:r w:rsidR="00FE6527" w:rsidRPr="003E1444">
        <w:rPr>
          <w:rFonts w:ascii="Calibri" w:hAnsi="Calibri" w:cs="Times New Roman"/>
        </w:rPr>
        <w:t>.</w:t>
      </w:r>
      <w:r w:rsidR="00DB6727" w:rsidRPr="003E1444">
        <w:rPr>
          <w:rFonts w:ascii="Calibri" w:hAnsi="Calibri" w:cs="Times New Roman"/>
        </w:rPr>
        <w:t>2.3.4</w:t>
      </w:r>
      <w:r w:rsidR="00FE6527" w:rsidRPr="003E1444">
        <w:rPr>
          <w:rFonts w:ascii="Calibri" w:hAnsi="Calibri" w:cs="Times New Roman"/>
        </w:rPr>
        <w:t xml:space="preserve">) To delete a specific image file inside the </w:t>
      </w:r>
      <w:r w:rsidR="00FE6527" w:rsidRPr="003E1444">
        <w:rPr>
          <w:rFonts w:ascii="Calibri" w:hAnsi="Calibri" w:cs="Times"/>
        </w:rPr>
        <w:t xml:space="preserve">Image Sequence file, select “Sequence” on the top menu inside the </w:t>
      </w:r>
      <w:r w:rsidR="006B3EB1" w:rsidRPr="003E1444">
        <w:rPr>
          <w:rFonts w:ascii="Calibri" w:hAnsi="Calibri" w:cs="Times"/>
        </w:rPr>
        <w:t>Library window</w:t>
      </w:r>
      <w:r w:rsidR="00FE6527" w:rsidRPr="003E1444">
        <w:rPr>
          <w:rFonts w:ascii="Calibri" w:hAnsi="Calibri" w:cs="Times"/>
        </w:rPr>
        <w:t xml:space="preserve">, </w:t>
      </w:r>
      <w:r w:rsidR="00FE6527" w:rsidRPr="003E1444">
        <w:rPr>
          <w:rFonts w:ascii="Calibri" w:hAnsi="Calibri" w:cs="Times New Roman"/>
        </w:rPr>
        <w:t>click/select the</w:t>
      </w:r>
      <w:r w:rsidR="00FE6527" w:rsidRPr="003E1444">
        <w:rPr>
          <w:rFonts w:ascii="Calibri" w:hAnsi="Calibri" w:cs="Times"/>
        </w:rPr>
        <w:t xml:space="preserve"> specific image file name and push delete key on the keyboard. </w:t>
      </w:r>
    </w:p>
    <w:p w14:paraId="4AA04C5C" w14:textId="77777777" w:rsidR="00FB4167" w:rsidRPr="003E1444" w:rsidRDefault="00FB4167">
      <w:pPr>
        <w:rPr>
          <w:rFonts w:ascii="Calibri" w:hAnsi="Calibri"/>
        </w:rPr>
      </w:pPr>
    </w:p>
    <w:p w14:paraId="029E4170" w14:textId="3AD707B1" w:rsidR="00FB4167" w:rsidRPr="003E1444" w:rsidRDefault="00662066">
      <w:pPr>
        <w:rPr>
          <w:rFonts w:ascii="Calibri" w:hAnsi="Calibri"/>
        </w:rPr>
      </w:pPr>
      <w:r>
        <w:rPr>
          <w:rFonts w:ascii="Calibri" w:hAnsi="Calibri" w:cs="Times New Roman"/>
        </w:rPr>
        <w:t>2.6</w:t>
      </w:r>
      <w:r w:rsidR="00DB6727" w:rsidRPr="003E1444">
        <w:rPr>
          <w:rFonts w:ascii="Calibri" w:hAnsi="Calibri" w:cs="Times New Roman"/>
        </w:rPr>
        <w:t>.2.3.5</w:t>
      </w:r>
      <w:r w:rsidR="00FE6527" w:rsidRPr="003E1444">
        <w:rPr>
          <w:rFonts w:ascii="Calibri" w:hAnsi="Calibri" w:cs="Times New Roman"/>
        </w:rPr>
        <w:t xml:space="preserve">) To crop any image document file including </w:t>
      </w:r>
      <w:r w:rsidR="00FE6527" w:rsidRPr="003E1444">
        <w:rPr>
          <w:rFonts w:ascii="Calibri" w:hAnsi="Calibri" w:cs="Times"/>
        </w:rPr>
        <w:t xml:space="preserve">Image Sequence file, first choose any Selection Tool (e.g., Rectangle, Freehand, Circle, Lasso, etc.) on the top menu inside the </w:t>
      </w:r>
      <w:r w:rsidR="006B3EB1" w:rsidRPr="003E1444">
        <w:rPr>
          <w:rFonts w:ascii="Calibri" w:hAnsi="Calibri" w:cs="Times"/>
        </w:rPr>
        <w:t>Library window</w:t>
      </w:r>
      <w:r w:rsidR="00FE6527" w:rsidRPr="003E1444">
        <w:rPr>
          <w:rFonts w:ascii="Calibri" w:hAnsi="Calibri" w:cs="Times"/>
        </w:rPr>
        <w:t xml:space="preserve"> as your preference. Second, </w:t>
      </w:r>
      <w:r w:rsidR="00FE6527" w:rsidRPr="003E1444">
        <w:rPr>
          <w:rFonts w:ascii="Calibri" w:hAnsi="Calibri" w:cs="Times New Roman"/>
        </w:rPr>
        <w:t>position the mouse on the area to be cropped, click and drag until you have selected the desired area. Release the mouse.</w:t>
      </w:r>
      <w:r w:rsidR="00FE6527" w:rsidRPr="003E1444">
        <w:rPr>
          <w:rFonts w:ascii="Calibri" w:hAnsi="Calibri" w:cs="Times"/>
        </w:rPr>
        <w:t xml:space="preserve"> Third, select Actions &gt; Crop to Selection.</w:t>
      </w:r>
    </w:p>
    <w:p w14:paraId="0C411B44" w14:textId="77777777" w:rsidR="00FB4167" w:rsidRPr="003E1444" w:rsidRDefault="00FB4167">
      <w:pPr>
        <w:rPr>
          <w:rFonts w:ascii="Calibri" w:hAnsi="Calibri"/>
        </w:rPr>
      </w:pPr>
    </w:p>
    <w:p w14:paraId="38BFAE50" w14:textId="52A38925" w:rsidR="00FB4167" w:rsidRPr="003E1444" w:rsidRDefault="00662066">
      <w:pPr>
        <w:rPr>
          <w:rFonts w:ascii="Calibri" w:hAnsi="Calibri"/>
        </w:rPr>
      </w:pPr>
      <w:r>
        <w:rPr>
          <w:rFonts w:ascii="Calibri" w:hAnsi="Calibri" w:cs="Times"/>
        </w:rPr>
        <w:t>2.6</w:t>
      </w:r>
      <w:r w:rsidR="00DB6727" w:rsidRPr="003E1444">
        <w:rPr>
          <w:rFonts w:ascii="Calibri" w:hAnsi="Calibri" w:cs="Times"/>
        </w:rPr>
        <w:t>.2.3.6</w:t>
      </w:r>
      <w:r w:rsidR="00FE6527" w:rsidRPr="003E1444">
        <w:rPr>
          <w:rFonts w:ascii="Calibri" w:hAnsi="Calibri" w:cs="Times"/>
        </w:rPr>
        <w:t>) To r</w:t>
      </w:r>
      <w:r w:rsidR="000B4B79" w:rsidRPr="003E1444">
        <w:rPr>
          <w:rFonts w:ascii="Calibri" w:hAnsi="Calibri" w:cs="Times"/>
        </w:rPr>
        <w:t xml:space="preserve">emove unnecessary z-stack slice, click (select) the </w:t>
      </w:r>
      <w:r w:rsidR="00DB6727" w:rsidRPr="003E1444">
        <w:rPr>
          <w:rFonts w:ascii="Calibri" w:hAnsi="Calibri" w:cs="Times"/>
        </w:rPr>
        <w:t xml:space="preserve">image </w:t>
      </w:r>
      <w:r w:rsidR="000B4B79" w:rsidRPr="003E1444">
        <w:rPr>
          <w:rFonts w:ascii="Calibri" w:hAnsi="Calibri" w:cs="Times"/>
        </w:rPr>
        <w:t>file of z-stack slices. Select Tool &gt; Split</w:t>
      </w:r>
      <w:r w:rsidR="00FB31C7" w:rsidRPr="003E1444">
        <w:rPr>
          <w:rFonts w:ascii="Calibri" w:hAnsi="Calibri" w:cs="Times"/>
        </w:rPr>
        <w:t xml:space="preserve">. Choose only “necessary” z </w:t>
      </w:r>
      <w:r w:rsidR="00DB6727" w:rsidRPr="003E1444">
        <w:rPr>
          <w:rFonts w:ascii="Calibri" w:hAnsi="Calibri" w:cs="Times"/>
        </w:rPr>
        <w:t xml:space="preserve">slice(s) and drag them into new Image Sequence file. </w:t>
      </w:r>
      <w:r w:rsidR="00510F85" w:rsidRPr="003E1444">
        <w:rPr>
          <w:rFonts w:ascii="Calibri" w:hAnsi="Calibri" w:cs="Times"/>
        </w:rPr>
        <w:t xml:space="preserve">Make new PSF file </w:t>
      </w:r>
      <w:r w:rsidR="00DB6727" w:rsidRPr="003E1444">
        <w:rPr>
          <w:rFonts w:ascii="Calibri" w:hAnsi="Calibri" w:cs="Times"/>
        </w:rPr>
        <w:t>(see [</w:t>
      </w:r>
      <w:r>
        <w:rPr>
          <w:rFonts w:ascii="Calibri" w:hAnsi="Calibri" w:cs="Times"/>
        </w:rPr>
        <w:t>2.6</w:t>
      </w:r>
      <w:r w:rsidR="00510F85" w:rsidRPr="003E1444">
        <w:rPr>
          <w:rFonts w:ascii="Calibri" w:hAnsi="Calibri" w:cs="Times"/>
        </w:rPr>
        <w:t>.2.4.1</w:t>
      </w:r>
      <w:r w:rsidR="00DB6727" w:rsidRPr="003E1444">
        <w:rPr>
          <w:rFonts w:ascii="Calibri" w:hAnsi="Calibri" w:cs="Times"/>
        </w:rPr>
        <w:t>]) using the new Image Sequence file.</w:t>
      </w:r>
    </w:p>
    <w:p w14:paraId="2C8EFCC9" w14:textId="77777777" w:rsidR="00FB4167" w:rsidRPr="003E1444" w:rsidRDefault="00FB4167">
      <w:pPr>
        <w:rPr>
          <w:rFonts w:ascii="Calibri" w:hAnsi="Calibri"/>
        </w:rPr>
      </w:pPr>
    </w:p>
    <w:p w14:paraId="04846B63" w14:textId="040D3E47" w:rsidR="00FB4167" w:rsidRPr="003E1444" w:rsidRDefault="00662066">
      <w:pPr>
        <w:rPr>
          <w:rFonts w:ascii="Calibri" w:hAnsi="Calibri" w:cs="Times"/>
        </w:rPr>
      </w:pPr>
      <w:r>
        <w:rPr>
          <w:rFonts w:ascii="Calibri" w:hAnsi="Calibri" w:cs="Times"/>
        </w:rPr>
        <w:t>2.6</w:t>
      </w:r>
      <w:r w:rsidR="00DB6727" w:rsidRPr="003E1444">
        <w:rPr>
          <w:rFonts w:ascii="Calibri" w:hAnsi="Calibri" w:cs="Times"/>
        </w:rPr>
        <w:t>.2.3.7</w:t>
      </w:r>
      <w:r w:rsidR="00FE6527" w:rsidRPr="003E1444">
        <w:rPr>
          <w:rFonts w:ascii="Calibri" w:hAnsi="Calibri" w:cs="Times"/>
        </w:rPr>
        <w:t xml:space="preserve">) For any management of Image Sequence file, if you double click an specific Image Sequence file name at the left tab in the </w:t>
      </w:r>
      <w:r w:rsidR="006B3EB1" w:rsidRPr="003E1444">
        <w:rPr>
          <w:rFonts w:ascii="Calibri" w:hAnsi="Calibri" w:cs="Times"/>
        </w:rPr>
        <w:t>Library window</w:t>
      </w:r>
      <w:r w:rsidR="00FE6527" w:rsidRPr="003E1444">
        <w:rPr>
          <w:rFonts w:ascii="Calibri" w:hAnsi="Calibri" w:cs="Times"/>
        </w:rPr>
        <w:t xml:space="preserve">, the specific Image Sequence file pops up as another window, and you could see the same menu above as the </w:t>
      </w:r>
      <w:r w:rsidR="006B3EB1" w:rsidRPr="003E1444">
        <w:rPr>
          <w:rFonts w:ascii="Calibri" w:hAnsi="Calibri" w:cs="Times"/>
        </w:rPr>
        <w:t>Library window</w:t>
      </w:r>
      <w:r w:rsidR="00FE6527" w:rsidRPr="003E1444">
        <w:rPr>
          <w:rFonts w:ascii="Calibri" w:hAnsi="Calibri" w:cs="Times"/>
        </w:rPr>
        <w:t>.</w:t>
      </w:r>
    </w:p>
    <w:p w14:paraId="5698C39F" w14:textId="77777777" w:rsidR="002E1D91" w:rsidRPr="003E1444" w:rsidRDefault="002E1D91">
      <w:pPr>
        <w:rPr>
          <w:rFonts w:ascii="Calibri" w:hAnsi="Calibri" w:cs="Times"/>
        </w:rPr>
      </w:pPr>
    </w:p>
    <w:p w14:paraId="2C3237F0" w14:textId="1F5FC07C" w:rsidR="002E1D91" w:rsidRPr="003E1444" w:rsidRDefault="00662066" w:rsidP="002E1D91">
      <w:pPr>
        <w:widowControl w:val="0"/>
        <w:autoSpaceDE w:val="0"/>
        <w:autoSpaceDN w:val="0"/>
        <w:adjustRightInd w:val="0"/>
        <w:rPr>
          <w:rFonts w:ascii="Calibri" w:hAnsi="Calibri" w:cs="Times New Roman"/>
        </w:rPr>
      </w:pPr>
      <w:r>
        <w:rPr>
          <w:rFonts w:ascii="Calibri" w:hAnsi="Calibri" w:cs="Times New Roman"/>
        </w:rPr>
        <w:t>2.6</w:t>
      </w:r>
      <w:r w:rsidR="002E1D91" w:rsidRPr="003E1444">
        <w:rPr>
          <w:rFonts w:ascii="Calibri" w:hAnsi="Calibri" w:cs="Times New Roman"/>
        </w:rPr>
        <w:t xml:space="preserve">.2.3.8) To </w:t>
      </w:r>
      <w:r w:rsidR="00967A31" w:rsidRPr="003E1444">
        <w:rPr>
          <w:rFonts w:ascii="Calibri" w:hAnsi="Calibri" w:cs="Times New Roman"/>
        </w:rPr>
        <w:t>set/</w:t>
      </w:r>
      <w:r w:rsidR="002E1D91" w:rsidRPr="003E1444">
        <w:rPr>
          <w:rFonts w:ascii="Calibri" w:hAnsi="Calibri" w:cs="Times New Roman"/>
        </w:rPr>
        <w:t>change color of the image file, select Tool &gt; Change Colors.</w:t>
      </w:r>
    </w:p>
    <w:p w14:paraId="67186990" w14:textId="77777777" w:rsidR="00FB4167" w:rsidRPr="003E1444" w:rsidRDefault="00FB4167">
      <w:pPr>
        <w:rPr>
          <w:rFonts w:ascii="Calibri" w:hAnsi="Calibri"/>
        </w:rPr>
      </w:pPr>
    </w:p>
    <w:p w14:paraId="2E96A6C9" w14:textId="2E74BED5" w:rsidR="00FB4167" w:rsidRPr="003E1444" w:rsidRDefault="00662066">
      <w:pPr>
        <w:rPr>
          <w:rFonts w:ascii="Calibri" w:hAnsi="Calibri"/>
        </w:rPr>
      </w:pPr>
      <w:r>
        <w:rPr>
          <w:rFonts w:ascii="Calibri" w:hAnsi="Calibri" w:cs="Times New Roman"/>
        </w:rPr>
        <w:t>2.6</w:t>
      </w:r>
      <w:r w:rsidR="00FE6527" w:rsidRPr="003E1444">
        <w:rPr>
          <w:rFonts w:ascii="Calibri" w:hAnsi="Calibri" w:cs="Times New Roman"/>
        </w:rPr>
        <w:t xml:space="preserve">.2.4) Deconvolution using </w:t>
      </w:r>
      <w:r w:rsidR="00FE6527" w:rsidRPr="003E1444">
        <w:rPr>
          <w:rFonts w:ascii="Calibri" w:hAnsi="Calibri" w:cs="Times"/>
        </w:rPr>
        <w:t xml:space="preserve">Software B2. Note that, if image documents are acquired in Software A, make sure that the calibration is completed for all documents in LIFF file in advance of proceeding </w:t>
      </w:r>
      <w:r w:rsidR="00FE6527" w:rsidRPr="003E1444">
        <w:rPr>
          <w:rFonts w:ascii="Calibri" w:hAnsi="Calibri" w:cs="Times New Roman"/>
        </w:rPr>
        <w:t xml:space="preserve">deconvolution in </w:t>
      </w:r>
      <w:r w:rsidR="00FE6527" w:rsidRPr="003E1444">
        <w:rPr>
          <w:rFonts w:ascii="Calibri" w:hAnsi="Calibri" w:cs="Times"/>
        </w:rPr>
        <w:t>Software B2.</w:t>
      </w:r>
    </w:p>
    <w:p w14:paraId="64892EF4" w14:textId="77777777" w:rsidR="00FB4167" w:rsidRPr="003E1444" w:rsidRDefault="00FB4167">
      <w:pPr>
        <w:rPr>
          <w:rFonts w:ascii="Calibri" w:hAnsi="Calibri"/>
        </w:rPr>
      </w:pPr>
    </w:p>
    <w:p w14:paraId="7DDB40D8" w14:textId="0C15AE8E" w:rsidR="00FB4167" w:rsidRPr="003E1444" w:rsidRDefault="00662066">
      <w:pPr>
        <w:rPr>
          <w:rFonts w:ascii="Calibri" w:hAnsi="Calibri"/>
        </w:rPr>
      </w:pPr>
      <w:r>
        <w:rPr>
          <w:rFonts w:ascii="Calibri" w:hAnsi="Calibri" w:cs="Times"/>
        </w:rPr>
        <w:t>2.6</w:t>
      </w:r>
      <w:r w:rsidR="00FE6527" w:rsidRPr="003E1444">
        <w:rPr>
          <w:rFonts w:ascii="Calibri" w:hAnsi="Calibri" w:cs="Times"/>
        </w:rPr>
        <w:t>.2.4.1) To make a PSF file</w:t>
      </w:r>
      <w:r w:rsidR="0084504E" w:rsidRPr="003E1444">
        <w:rPr>
          <w:rFonts w:ascii="Calibri" w:hAnsi="Calibri" w:cs="Times"/>
        </w:rPr>
        <w:t xml:space="preserve"> using </w:t>
      </w:r>
      <w:proofErr w:type="spellStart"/>
      <w:r w:rsidR="0084504E" w:rsidRPr="003E1444">
        <w:rPr>
          <w:rFonts w:ascii="Calibri" w:hAnsi="Calibri" w:cs="Times"/>
        </w:rPr>
        <w:t>Sofware</w:t>
      </w:r>
      <w:proofErr w:type="spellEnd"/>
      <w:r w:rsidR="0084504E" w:rsidRPr="003E1444">
        <w:rPr>
          <w:rFonts w:ascii="Calibri" w:hAnsi="Calibri" w:cs="Times"/>
        </w:rPr>
        <w:t xml:space="preserve"> B2</w:t>
      </w:r>
      <w:r w:rsidR="00FE6527" w:rsidRPr="003E1444">
        <w:rPr>
          <w:rFonts w:ascii="Calibri" w:hAnsi="Calibri" w:cs="Times"/>
        </w:rPr>
        <w:t>;</w:t>
      </w:r>
    </w:p>
    <w:p w14:paraId="5F53A87C" w14:textId="77777777" w:rsidR="00FB4167" w:rsidRPr="003E1444" w:rsidRDefault="00FB4167">
      <w:pPr>
        <w:rPr>
          <w:rFonts w:ascii="Calibri" w:hAnsi="Calibri"/>
        </w:rPr>
      </w:pPr>
    </w:p>
    <w:p w14:paraId="27738D5E" w14:textId="4FF19DD5" w:rsidR="00FB4167" w:rsidRPr="003E1444" w:rsidRDefault="00662066">
      <w:pPr>
        <w:rPr>
          <w:rFonts w:ascii="Calibri" w:hAnsi="Calibri"/>
        </w:rPr>
      </w:pPr>
      <w:r>
        <w:rPr>
          <w:rFonts w:ascii="Calibri" w:hAnsi="Calibri" w:cs="Times"/>
        </w:rPr>
        <w:t>2.6</w:t>
      </w:r>
      <w:r w:rsidR="00FE6527" w:rsidRPr="003E1444">
        <w:rPr>
          <w:rFonts w:ascii="Calibri" w:hAnsi="Calibri" w:cs="Times"/>
        </w:rPr>
        <w:t>.2.4.1.1) Select File &gt; New Library. New Library is automatically saved, when it’s closed. Select Actions &gt; Create New &gt; Image Sequence to create Image Sequence file. Drag and drop an LIFF file acquired in Software A or an file acquired in Software B1 which has a set of images of different channels and/or z slices. A dialog window: “Add Planes to Sequence” appears. Input the number of “channels”, “timepoints” and “Z slices per volume”. Select “Channels then Z-slices then Timepoints”, and click “Add”.</w:t>
      </w:r>
    </w:p>
    <w:p w14:paraId="17030D57" w14:textId="77777777" w:rsidR="00FB4167" w:rsidRPr="003E1444" w:rsidRDefault="00FB4167">
      <w:pPr>
        <w:rPr>
          <w:rFonts w:ascii="Calibri" w:hAnsi="Calibri"/>
        </w:rPr>
      </w:pPr>
    </w:p>
    <w:p w14:paraId="6B23934D" w14:textId="6873492B" w:rsidR="00FB4167" w:rsidRPr="003E1444" w:rsidRDefault="00662066">
      <w:pPr>
        <w:rPr>
          <w:rFonts w:ascii="Calibri" w:hAnsi="Calibri"/>
        </w:rPr>
      </w:pPr>
      <w:r>
        <w:rPr>
          <w:rFonts w:ascii="Calibri" w:hAnsi="Calibri" w:cs="Times"/>
        </w:rPr>
        <w:t>2.6</w:t>
      </w:r>
      <w:r w:rsidR="00FE6527" w:rsidRPr="003E1444">
        <w:rPr>
          <w:rFonts w:ascii="Calibri" w:hAnsi="Calibri" w:cs="Times"/>
        </w:rPr>
        <w:t xml:space="preserve">.2.4.1.2) Make sure to click (select) the document file to deconvolute at the left tab in the </w:t>
      </w:r>
      <w:r w:rsidR="006B3EB1" w:rsidRPr="003E1444">
        <w:rPr>
          <w:rFonts w:ascii="Calibri" w:hAnsi="Calibri" w:cs="Times"/>
        </w:rPr>
        <w:t>Library window</w:t>
      </w:r>
      <w:r w:rsidR="00F5308A" w:rsidRPr="003E1444">
        <w:rPr>
          <w:rFonts w:ascii="Calibri" w:hAnsi="Calibri" w:cs="Times"/>
        </w:rPr>
        <w:t xml:space="preserve">. Select </w:t>
      </w:r>
      <w:r w:rsidR="00FE6527" w:rsidRPr="003E1444">
        <w:rPr>
          <w:rFonts w:ascii="Calibri" w:hAnsi="Calibri" w:cs="Times"/>
        </w:rPr>
        <w:t xml:space="preserve">Actions &gt; Create New &gt; Calculated PSF. A dialog window: </w:t>
      </w:r>
      <w:r w:rsidR="00FB31C7" w:rsidRPr="003E1444">
        <w:rPr>
          <w:rFonts w:ascii="Calibri" w:hAnsi="Calibri" w:cs="Times"/>
        </w:rPr>
        <w:t>“</w:t>
      </w:r>
      <w:r w:rsidR="00FE6527" w:rsidRPr="003E1444">
        <w:rPr>
          <w:rFonts w:ascii="Calibri" w:hAnsi="Calibri" w:cs="Times"/>
        </w:rPr>
        <w:t>Calculate PSF</w:t>
      </w:r>
      <w:r w:rsidR="00FB31C7" w:rsidRPr="003E1444">
        <w:rPr>
          <w:rFonts w:ascii="Calibri" w:hAnsi="Calibri" w:cs="Times"/>
        </w:rPr>
        <w:t>”</w:t>
      </w:r>
      <w:r w:rsidR="00FE6527" w:rsidRPr="003E1444">
        <w:rPr>
          <w:rFonts w:ascii="Calibri" w:hAnsi="Calibri" w:cs="Times"/>
        </w:rPr>
        <w:t xml:space="preserve"> appears. </w:t>
      </w:r>
    </w:p>
    <w:p w14:paraId="4ED6E2DD" w14:textId="77777777" w:rsidR="00FB4167" w:rsidRPr="003E1444" w:rsidRDefault="00FB4167">
      <w:pPr>
        <w:rPr>
          <w:rFonts w:ascii="Calibri" w:hAnsi="Calibri"/>
        </w:rPr>
      </w:pPr>
    </w:p>
    <w:p w14:paraId="24CA15B9" w14:textId="6843FE28" w:rsidR="00FB4167" w:rsidRPr="003E1444" w:rsidRDefault="00662066">
      <w:pPr>
        <w:rPr>
          <w:rFonts w:ascii="Calibri" w:hAnsi="Calibri"/>
        </w:rPr>
      </w:pPr>
      <w:r>
        <w:rPr>
          <w:rFonts w:ascii="Calibri" w:hAnsi="Calibri" w:cs="Times"/>
        </w:rPr>
        <w:t>2.6</w:t>
      </w:r>
      <w:r w:rsidR="00FE6527" w:rsidRPr="003E1444">
        <w:rPr>
          <w:rFonts w:ascii="Calibri" w:hAnsi="Calibri" w:cs="Times"/>
        </w:rPr>
        <w:t xml:space="preserve">.2.4.1.3) Choose </w:t>
      </w:r>
      <w:r w:rsidR="00423105" w:rsidRPr="003E1444">
        <w:rPr>
          <w:rFonts w:ascii="Calibri" w:hAnsi="Calibri" w:cs="Times"/>
        </w:rPr>
        <w:t>“</w:t>
      </w:r>
      <w:r w:rsidR="00FE6527" w:rsidRPr="003E1444">
        <w:rPr>
          <w:rFonts w:ascii="Calibri" w:hAnsi="Calibri" w:cs="Times"/>
        </w:rPr>
        <w:t>Calculate a new PSF of this type: Widefield</w:t>
      </w:r>
      <w:r w:rsidR="00423105" w:rsidRPr="003E1444">
        <w:rPr>
          <w:rFonts w:ascii="Calibri" w:hAnsi="Calibri" w:cs="Times"/>
        </w:rPr>
        <w:t>”</w:t>
      </w:r>
      <w:r w:rsidR="00FE6527" w:rsidRPr="003E1444">
        <w:rPr>
          <w:rFonts w:ascii="Calibri" w:hAnsi="Calibri" w:cs="Times"/>
        </w:rPr>
        <w:t xml:space="preserve">. Input names/values of PSF Name, Medium Ref. Index, Numerical Aperture (e.g., 60x: 1.4; 100x: 1.4; 40x: 0.6), </w:t>
      </w:r>
      <w:r w:rsidR="00C4663C" w:rsidRPr="003E1444">
        <w:rPr>
          <w:rFonts w:ascii="Calibri" w:hAnsi="Calibri" w:cs="Times"/>
        </w:rPr>
        <w:t xml:space="preserve">and </w:t>
      </w:r>
      <w:r w:rsidR="00FE6527" w:rsidRPr="003E1444">
        <w:rPr>
          <w:rFonts w:ascii="Calibri" w:hAnsi="Calibri" w:cs="Times"/>
        </w:rPr>
        <w:t xml:space="preserve">Emission Wavelength. Click “Create”. It takes for a while to complete to calculate Widefield PSF. When the PSF calculation is completed, the PSF file icon appears at the left tab in the </w:t>
      </w:r>
      <w:r w:rsidR="006B3EB1" w:rsidRPr="003E1444">
        <w:rPr>
          <w:rFonts w:ascii="Calibri" w:hAnsi="Calibri" w:cs="Times"/>
        </w:rPr>
        <w:t>Library window</w:t>
      </w:r>
      <w:r w:rsidR="00FE6527" w:rsidRPr="003E1444">
        <w:rPr>
          <w:rFonts w:ascii="Calibri" w:hAnsi="Calibri" w:cs="Times"/>
        </w:rPr>
        <w:t>.</w:t>
      </w:r>
    </w:p>
    <w:p w14:paraId="77B02116" w14:textId="77777777" w:rsidR="00FB4167" w:rsidRPr="003E1444" w:rsidRDefault="00FB4167">
      <w:pPr>
        <w:rPr>
          <w:rFonts w:ascii="Calibri" w:hAnsi="Calibri"/>
        </w:rPr>
      </w:pPr>
    </w:p>
    <w:p w14:paraId="3AF242C0" w14:textId="5116BB39" w:rsidR="00FB4167" w:rsidRPr="003E1444" w:rsidRDefault="00662066">
      <w:pPr>
        <w:rPr>
          <w:rFonts w:ascii="Calibri" w:hAnsi="Calibri"/>
        </w:rPr>
      </w:pPr>
      <w:r>
        <w:rPr>
          <w:rFonts w:ascii="Calibri" w:hAnsi="Calibri" w:cs="Times"/>
        </w:rPr>
        <w:t>2.6</w:t>
      </w:r>
      <w:r w:rsidR="00FE6527" w:rsidRPr="003E1444">
        <w:rPr>
          <w:rFonts w:ascii="Calibri" w:hAnsi="Calibri" w:cs="Times"/>
        </w:rPr>
        <w:t>.2.4.2) To perform deconvolution</w:t>
      </w:r>
      <w:r w:rsidR="0084504E" w:rsidRPr="003E1444">
        <w:rPr>
          <w:rFonts w:ascii="Calibri" w:hAnsi="Calibri" w:cs="Times"/>
        </w:rPr>
        <w:t xml:space="preserve"> using </w:t>
      </w:r>
      <w:proofErr w:type="spellStart"/>
      <w:r w:rsidR="0084504E" w:rsidRPr="003E1444">
        <w:rPr>
          <w:rFonts w:ascii="Calibri" w:hAnsi="Calibri" w:cs="Times"/>
        </w:rPr>
        <w:t>Sofware</w:t>
      </w:r>
      <w:proofErr w:type="spellEnd"/>
      <w:r w:rsidR="0084504E" w:rsidRPr="003E1444">
        <w:rPr>
          <w:rFonts w:ascii="Calibri" w:hAnsi="Calibri" w:cs="Times"/>
        </w:rPr>
        <w:t xml:space="preserve"> B2</w:t>
      </w:r>
      <w:r w:rsidR="00FE6527" w:rsidRPr="003E1444">
        <w:rPr>
          <w:rFonts w:ascii="Calibri" w:hAnsi="Calibri" w:cs="Times"/>
        </w:rPr>
        <w:t>;</w:t>
      </w:r>
    </w:p>
    <w:p w14:paraId="7AF7A008" w14:textId="77777777" w:rsidR="00FB4167" w:rsidRPr="003E1444" w:rsidRDefault="00FB4167">
      <w:pPr>
        <w:rPr>
          <w:rFonts w:ascii="Calibri" w:hAnsi="Calibri"/>
        </w:rPr>
      </w:pPr>
    </w:p>
    <w:p w14:paraId="08C33C69" w14:textId="6C6527C4" w:rsidR="00FB4167" w:rsidRPr="003E1444" w:rsidRDefault="00662066">
      <w:pPr>
        <w:rPr>
          <w:rFonts w:ascii="Calibri" w:hAnsi="Calibri"/>
        </w:rPr>
      </w:pPr>
      <w:r>
        <w:rPr>
          <w:rFonts w:ascii="Calibri" w:hAnsi="Calibri" w:cs="Times"/>
        </w:rPr>
        <w:t>2.6</w:t>
      </w:r>
      <w:r w:rsidR="00FE6527" w:rsidRPr="003E1444">
        <w:rPr>
          <w:rFonts w:ascii="Calibri" w:hAnsi="Calibri" w:cs="Times"/>
        </w:rPr>
        <w:t>.2.4.2.1) Skip this process if you apply pre-calculated PSF file for new deconvolution, and go to (</w:t>
      </w:r>
      <w:r>
        <w:rPr>
          <w:rFonts w:ascii="Calibri" w:hAnsi="Calibri" w:cs="Times"/>
        </w:rPr>
        <w:t>2.6</w:t>
      </w:r>
      <w:r w:rsidR="00FE6527" w:rsidRPr="003E1444">
        <w:rPr>
          <w:rFonts w:ascii="Calibri" w:hAnsi="Calibri" w:cs="Times"/>
        </w:rPr>
        <w:t>.2.4.2.2). Select Actions &gt; Create New &gt; Image Sequence to create Image Sequence file. Drag and drop an LIFF file acquired in Software A or an file acquired in Software B1 which has a set of images of different channels and/or z slices. A dialog window: “Add Planes to Sequence” appears. Input the number of “channels”, “timepoints” and “Z slices per volume”. Select “Channels then Z-slices then Timepoints”, and click “Add”.</w:t>
      </w:r>
    </w:p>
    <w:p w14:paraId="44F13208" w14:textId="77777777" w:rsidR="00FB4167" w:rsidRPr="003E1444" w:rsidRDefault="00FB4167">
      <w:pPr>
        <w:rPr>
          <w:rFonts w:ascii="Calibri" w:hAnsi="Calibri"/>
        </w:rPr>
      </w:pPr>
    </w:p>
    <w:p w14:paraId="741924FC" w14:textId="0E91B6D0" w:rsidR="00FB4167" w:rsidRPr="003E1444" w:rsidRDefault="00662066">
      <w:pPr>
        <w:rPr>
          <w:rFonts w:ascii="Calibri" w:hAnsi="Calibri"/>
        </w:rPr>
      </w:pPr>
      <w:r>
        <w:rPr>
          <w:rFonts w:ascii="Calibri" w:hAnsi="Calibri" w:cs="Times"/>
        </w:rPr>
        <w:t>2.6</w:t>
      </w:r>
      <w:r w:rsidR="00FE6527" w:rsidRPr="003E1444">
        <w:rPr>
          <w:rFonts w:ascii="Calibri" w:hAnsi="Calibri" w:cs="Times"/>
        </w:rPr>
        <w:t>.2.4.2.2) Skip this process if the document file is acquired in Software B1, and go to (</w:t>
      </w:r>
      <w:r>
        <w:rPr>
          <w:rFonts w:ascii="Calibri" w:hAnsi="Calibri" w:cs="Times"/>
        </w:rPr>
        <w:t>2.6</w:t>
      </w:r>
      <w:r w:rsidR="00FE6527" w:rsidRPr="003E1444">
        <w:rPr>
          <w:rFonts w:ascii="Calibri" w:hAnsi="Calibri" w:cs="Times"/>
        </w:rPr>
        <w:t xml:space="preserve">.2.4.2.3). If the document file is acquired in Software A, select Edit &gt; Properties. Input values of “µm/pixel (X)”, “µm/pixel (Y)”, and “µm/pixel (Z)”. For XY, input the values following information available in </w:t>
      </w:r>
      <w:r w:rsidR="00FE6527" w:rsidRPr="003E1444">
        <w:rPr>
          <w:rFonts w:ascii="Calibri" w:hAnsi="Calibri" w:cs="Times New Roman"/>
        </w:rPr>
        <w:t>the Spatial Ca</w:t>
      </w:r>
      <w:r w:rsidR="002679B6" w:rsidRPr="003E1444">
        <w:rPr>
          <w:rFonts w:ascii="Calibri" w:hAnsi="Calibri" w:cs="Times New Roman"/>
        </w:rPr>
        <w:t>libration dialog (see [</w:t>
      </w:r>
      <w:r>
        <w:rPr>
          <w:rFonts w:ascii="Calibri" w:hAnsi="Calibri" w:cs="Times New Roman"/>
        </w:rPr>
        <w:t>2.6</w:t>
      </w:r>
      <w:r w:rsidR="002679B6" w:rsidRPr="003E1444">
        <w:rPr>
          <w:rFonts w:ascii="Calibri" w:hAnsi="Calibri" w:cs="Times New Roman"/>
        </w:rPr>
        <w:t>.1.1.8</w:t>
      </w:r>
      <w:r w:rsidR="00FE6527" w:rsidRPr="003E1444">
        <w:rPr>
          <w:rFonts w:ascii="Calibri" w:hAnsi="Calibri" w:cs="Times New Roman"/>
        </w:rPr>
        <w:t>]).</w:t>
      </w:r>
      <w:r w:rsidR="00FE6527" w:rsidRPr="003E1444">
        <w:rPr>
          <w:rFonts w:ascii="Calibri" w:hAnsi="Calibri" w:cs="Times"/>
        </w:rPr>
        <w:t xml:space="preserve"> For Z, input the interval of the Z-section. Input: Microscope Objective, and click “Change”.</w:t>
      </w:r>
    </w:p>
    <w:p w14:paraId="03ACCDB6" w14:textId="77777777" w:rsidR="00FB4167" w:rsidRPr="003E1444" w:rsidRDefault="00FB4167">
      <w:pPr>
        <w:rPr>
          <w:rFonts w:ascii="Calibri" w:hAnsi="Calibri"/>
        </w:rPr>
      </w:pPr>
    </w:p>
    <w:p w14:paraId="175C83D4" w14:textId="4B2EB6AF" w:rsidR="00FB4167" w:rsidRPr="003E1444" w:rsidRDefault="00662066">
      <w:pPr>
        <w:rPr>
          <w:rFonts w:ascii="Calibri" w:hAnsi="Calibri"/>
        </w:rPr>
      </w:pPr>
      <w:r>
        <w:rPr>
          <w:rFonts w:ascii="Calibri" w:hAnsi="Calibri" w:cs="Times"/>
        </w:rPr>
        <w:t>2.6</w:t>
      </w:r>
      <w:r w:rsidR="00FE6527" w:rsidRPr="003E1444">
        <w:rPr>
          <w:rFonts w:ascii="Calibri" w:hAnsi="Calibri" w:cs="Times"/>
        </w:rPr>
        <w:t xml:space="preserve">.2.4.2.3) Make sure to click (select) the document file to deconvolute at the left tab in the </w:t>
      </w:r>
      <w:r w:rsidR="006B3EB1" w:rsidRPr="003E1444">
        <w:rPr>
          <w:rFonts w:ascii="Calibri" w:hAnsi="Calibri" w:cs="Times"/>
        </w:rPr>
        <w:t>Library window</w:t>
      </w:r>
      <w:r w:rsidR="00FE6527" w:rsidRPr="003E1444">
        <w:rPr>
          <w:rFonts w:ascii="Calibri" w:hAnsi="Calibri" w:cs="Times"/>
        </w:rPr>
        <w:t>.</w:t>
      </w:r>
    </w:p>
    <w:p w14:paraId="533A2525" w14:textId="77777777" w:rsidR="00FB4167" w:rsidRPr="003E1444" w:rsidRDefault="00FB4167">
      <w:pPr>
        <w:rPr>
          <w:rFonts w:ascii="Calibri" w:hAnsi="Calibri"/>
        </w:rPr>
      </w:pPr>
    </w:p>
    <w:p w14:paraId="78AFE111" w14:textId="130EC27A" w:rsidR="00FB4167" w:rsidRPr="003E1444" w:rsidRDefault="00662066">
      <w:pPr>
        <w:rPr>
          <w:rFonts w:ascii="Calibri" w:hAnsi="Calibri"/>
        </w:rPr>
      </w:pPr>
      <w:r>
        <w:rPr>
          <w:rFonts w:ascii="Calibri" w:hAnsi="Calibri" w:cs="Times"/>
        </w:rPr>
        <w:t>2.6</w:t>
      </w:r>
      <w:r w:rsidR="00FE6527" w:rsidRPr="003E1444">
        <w:rPr>
          <w:rFonts w:ascii="Calibri" w:hAnsi="Calibri" w:cs="Times"/>
        </w:rPr>
        <w:t>.2.4.2.4) Select Tools &gt; Fast Restoration or Iterative Restoration. In case of Iterative Restoration, input Confidence limit: 100%, Iteration limit 20%. Select PSF from the pop-up menu. Click “Start”. It takes for a while to complete the deconvolution process. When the deconvolution is completed, click “Done” in the restoration window.</w:t>
      </w:r>
    </w:p>
    <w:p w14:paraId="0E5A4735" w14:textId="77777777" w:rsidR="00FB4167" w:rsidRPr="003E1444" w:rsidRDefault="00FB4167">
      <w:pPr>
        <w:rPr>
          <w:rFonts w:ascii="Calibri" w:hAnsi="Calibri"/>
        </w:rPr>
      </w:pPr>
    </w:p>
    <w:p w14:paraId="386A83D0" w14:textId="5B762FDE" w:rsidR="00FB4167" w:rsidRPr="003E1444" w:rsidRDefault="00662066">
      <w:pPr>
        <w:rPr>
          <w:rFonts w:ascii="Calibri" w:hAnsi="Calibri"/>
        </w:rPr>
      </w:pPr>
      <w:r>
        <w:rPr>
          <w:rFonts w:ascii="Calibri" w:hAnsi="Calibri" w:cs="Times"/>
        </w:rPr>
        <w:t>2.6</w:t>
      </w:r>
      <w:r w:rsidR="00FE6527" w:rsidRPr="003E1444">
        <w:rPr>
          <w:rFonts w:ascii="Calibri" w:hAnsi="Calibri" w:cs="Times"/>
        </w:rPr>
        <w:t>.2.4.2.5) Check the deconvoluted image at the right tab in the Image Sequence file (by clicking green icon). To optimize performance of the deconvolution, try cropping the Image Sequence file choosing optimized area (see [</w:t>
      </w:r>
      <w:r>
        <w:rPr>
          <w:rFonts w:ascii="Calibri" w:hAnsi="Calibri" w:cs="Times New Roman"/>
        </w:rPr>
        <w:t>2.6</w:t>
      </w:r>
      <w:r w:rsidR="00510F85" w:rsidRPr="003E1444">
        <w:rPr>
          <w:rFonts w:ascii="Calibri" w:hAnsi="Calibri" w:cs="Times New Roman"/>
        </w:rPr>
        <w:t>.2.3.5</w:t>
      </w:r>
      <w:r w:rsidR="00FE6527" w:rsidRPr="003E1444">
        <w:rPr>
          <w:rFonts w:ascii="Calibri" w:hAnsi="Calibri" w:cs="Times New Roman"/>
        </w:rPr>
        <w:t>]) or try removing unn</w:t>
      </w:r>
      <w:r w:rsidR="00510F85" w:rsidRPr="003E1444">
        <w:rPr>
          <w:rFonts w:ascii="Calibri" w:hAnsi="Calibri" w:cs="Times New Roman"/>
        </w:rPr>
        <w:t>ecessary z slice (see [</w:t>
      </w:r>
      <w:r>
        <w:rPr>
          <w:rFonts w:ascii="Calibri" w:hAnsi="Calibri" w:cs="Times New Roman"/>
        </w:rPr>
        <w:t>2.6</w:t>
      </w:r>
      <w:r w:rsidR="00510F85" w:rsidRPr="003E1444">
        <w:rPr>
          <w:rFonts w:ascii="Calibri" w:hAnsi="Calibri" w:cs="Times New Roman"/>
        </w:rPr>
        <w:t>.2.3.6</w:t>
      </w:r>
      <w:r w:rsidR="00FE6527" w:rsidRPr="003E1444">
        <w:rPr>
          <w:rFonts w:ascii="Calibri" w:hAnsi="Calibri" w:cs="Times New Roman"/>
        </w:rPr>
        <w:t>]), make a PSF file, and perform deconvolution.</w:t>
      </w:r>
    </w:p>
    <w:p w14:paraId="694F87F2" w14:textId="77777777" w:rsidR="00FB4167" w:rsidRPr="003E1444" w:rsidRDefault="00FB4167">
      <w:pPr>
        <w:rPr>
          <w:rFonts w:ascii="Calibri" w:hAnsi="Calibri"/>
        </w:rPr>
      </w:pPr>
    </w:p>
    <w:p w14:paraId="2B1F3066" w14:textId="791C68AD" w:rsidR="00FB4167" w:rsidRPr="003E1444" w:rsidRDefault="00662066">
      <w:pPr>
        <w:rPr>
          <w:rFonts w:ascii="Calibri" w:hAnsi="Calibri"/>
        </w:rPr>
      </w:pPr>
      <w:r>
        <w:rPr>
          <w:rFonts w:ascii="Calibri" w:hAnsi="Calibri" w:cs="Times"/>
        </w:rPr>
        <w:t>2.6</w:t>
      </w:r>
      <w:r w:rsidR="00FE6527" w:rsidRPr="003E1444">
        <w:rPr>
          <w:rFonts w:ascii="Calibri" w:hAnsi="Calibri" w:cs="Times"/>
        </w:rPr>
        <w:t>.2.5) Edition</w:t>
      </w:r>
      <w:r w:rsidR="007B5617" w:rsidRPr="003E1444">
        <w:rPr>
          <w:rFonts w:ascii="Calibri" w:hAnsi="Calibri" w:cs="Times"/>
        </w:rPr>
        <w:t xml:space="preserve"> process</w:t>
      </w:r>
      <w:r w:rsidR="00FE6527" w:rsidRPr="003E1444">
        <w:rPr>
          <w:rFonts w:ascii="Calibri" w:hAnsi="Calibri" w:cs="Times"/>
        </w:rPr>
        <w:t xml:space="preserve"> after the deconvolution</w:t>
      </w:r>
      <w:r w:rsidR="00A367F7" w:rsidRPr="003E1444">
        <w:rPr>
          <w:rFonts w:ascii="Calibri" w:hAnsi="Calibri" w:cs="Times"/>
        </w:rPr>
        <w:t xml:space="preserve"> using </w:t>
      </w:r>
      <w:proofErr w:type="spellStart"/>
      <w:r w:rsidR="00A367F7" w:rsidRPr="003E1444">
        <w:rPr>
          <w:rFonts w:ascii="Calibri" w:hAnsi="Calibri" w:cs="Times"/>
        </w:rPr>
        <w:t>Sofware</w:t>
      </w:r>
      <w:proofErr w:type="spellEnd"/>
      <w:r w:rsidR="00A367F7" w:rsidRPr="003E1444">
        <w:rPr>
          <w:rFonts w:ascii="Calibri" w:hAnsi="Calibri" w:cs="Times"/>
        </w:rPr>
        <w:t xml:space="preserve"> B2</w:t>
      </w:r>
      <w:r w:rsidR="00FE6527" w:rsidRPr="003E1444">
        <w:rPr>
          <w:rFonts w:ascii="Calibri" w:hAnsi="Calibri" w:cs="Times"/>
        </w:rPr>
        <w:t>;</w:t>
      </w:r>
    </w:p>
    <w:p w14:paraId="66907898" w14:textId="77777777" w:rsidR="00FB4167" w:rsidRPr="003E1444" w:rsidRDefault="00FB4167">
      <w:pPr>
        <w:rPr>
          <w:rFonts w:ascii="Calibri" w:hAnsi="Calibri"/>
        </w:rPr>
      </w:pPr>
    </w:p>
    <w:p w14:paraId="4F6F3A42" w14:textId="2FA48F87" w:rsidR="00FB4167" w:rsidRPr="003E1444" w:rsidRDefault="00662066">
      <w:pPr>
        <w:rPr>
          <w:rFonts w:ascii="Calibri" w:hAnsi="Calibri"/>
        </w:rPr>
      </w:pPr>
      <w:r>
        <w:rPr>
          <w:rFonts w:ascii="Calibri" w:hAnsi="Calibri" w:cs="Times"/>
        </w:rPr>
        <w:t>2.6</w:t>
      </w:r>
      <w:r w:rsidR="00FE6527" w:rsidRPr="003E1444">
        <w:rPr>
          <w:rFonts w:ascii="Calibri" w:hAnsi="Calibri" w:cs="Times"/>
        </w:rPr>
        <w:t>.2.5.1) Skip this process if you don’t export the d</w:t>
      </w:r>
      <w:r w:rsidR="009B07A9" w:rsidRPr="003E1444">
        <w:rPr>
          <w:rFonts w:ascii="Calibri" w:hAnsi="Calibri" w:cs="Times"/>
        </w:rPr>
        <w:t>e</w:t>
      </w:r>
      <w:r w:rsidR="00FE6527" w:rsidRPr="003E1444">
        <w:rPr>
          <w:rFonts w:ascii="Calibri" w:hAnsi="Calibri" w:cs="Times"/>
        </w:rPr>
        <w:t>convoluted images into the LIFF file of Software A, and go to (</w:t>
      </w:r>
      <w:r>
        <w:rPr>
          <w:rFonts w:ascii="Calibri" w:hAnsi="Calibri" w:cs="Times"/>
        </w:rPr>
        <w:t>2.6</w:t>
      </w:r>
      <w:r w:rsidR="00FE6527" w:rsidRPr="003E1444">
        <w:rPr>
          <w:rFonts w:ascii="Calibri" w:hAnsi="Calibri" w:cs="Times"/>
        </w:rPr>
        <w:t xml:space="preserve">.2.5.2). Make sure to click (select) the “deconvoluted” Image Sequence file at the left tab in the </w:t>
      </w:r>
      <w:r w:rsidR="006B3EB1" w:rsidRPr="003E1444">
        <w:rPr>
          <w:rFonts w:ascii="Calibri" w:hAnsi="Calibri" w:cs="Times"/>
        </w:rPr>
        <w:t>Library window</w:t>
      </w:r>
      <w:r w:rsidR="00FE6527" w:rsidRPr="003E1444">
        <w:rPr>
          <w:rFonts w:ascii="Calibri" w:hAnsi="Calibri" w:cs="Times"/>
        </w:rPr>
        <w:t xml:space="preserve">. Select “Sequence” on the top menu inside the </w:t>
      </w:r>
      <w:r w:rsidR="006B3EB1" w:rsidRPr="003E1444">
        <w:rPr>
          <w:rFonts w:ascii="Calibri" w:hAnsi="Calibri" w:cs="Times"/>
        </w:rPr>
        <w:t>Library window</w:t>
      </w:r>
      <w:r w:rsidR="00FE6527" w:rsidRPr="003E1444">
        <w:rPr>
          <w:rFonts w:ascii="Calibri" w:hAnsi="Calibri" w:cs="Times"/>
        </w:rPr>
        <w:t xml:space="preserve">, </w:t>
      </w:r>
      <w:r w:rsidR="00FE6527" w:rsidRPr="003E1444">
        <w:rPr>
          <w:rFonts w:ascii="Calibri" w:hAnsi="Calibri" w:cs="Times New Roman"/>
        </w:rPr>
        <w:t>click/select the</w:t>
      </w:r>
      <w:r w:rsidR="00FE6527" w:rsidRPr="003E1444">
        <w:rPr>
          <w:rFonts w:ascii="Calibri" w:hAnsi="Calibri" w:cs="Times"/>
        </w:rPr>
        <w:t xml:space="preserve"> specific name of the “deconvoluted” Image Sequence file. Or perform the same process using commands as describe in (</w:t>
      </w:r>
      <w:r>
        <w:rPr>
          <w:rFonts w:ascii="Calibri" w:hAnsi="Calibri" w:cs="Times"/>
        </w:rPr>
        <w:t>2.6</w:t>
      </w:r>
      <w:r w:rsidR="00FE6527" w:rsidRPr="003E1444">
        <w:rPr>
          <w:rFonts w:ascii="Calibri" w:hAnsi="Calibri" w:cs="Times"/>
        </w:rPr>
        <w:t>.2.3.6).</w:t>
      </w:r>
    </w:p>
    <w:p w14:paraId="791AC40C" w14:textId="77777777" w:rsidR="00FB4167" w:rsidRPr="003E1444" w:rsidRDefault="00FB4167">
      <w:pPr>
        <w:rPr>
          <w:rFonts w:ascii="Calibri" w:hAnsi="Calibri"/>
        </w:rPr>
      </w:pPr>
    </w:p>
    <w:p w14:paraId="12E00AE8" w14:textId="724EE4AC" w:rsidR="00FB4167" w:rsidRPr="003E1444" w:rsidRDefault="00662066">
      <w:pPr>
        <w:rPr>
          <w:rFonts w:ascii="Calibri" w:hAnsi="Calibri"/>
        </w:rPr>
      </w:pPr>
      <w:r>
        <w:rPr>
          <w:rFonts w:ascii="Calibri" w:hAnsi="Calibri" w:cs="Times"/>
        </w:rPr>
        <w:t>2.6</w:t>
      </w:r>
      <w:r w:rsidR="00FE6527" w:rsidRPr="003E1444">
        <w:rPr>
          <w:rFonts w:ascii="Calibri" w:hAnsi="Calibri" w:cs="Times"/>
        </w:rPr>
        <w:t xml:space="preserve">.2.5.1.2) Select Actions &gt; Merge Planes. </w:t>
      </w:r>
      <w:r w:rsidR="00E446F5" w:rsidRPr="003E1444">
        <w:rPr>
          <w:rFonts w:ascii="Calibri" w:hAnsi="Calibri" w:cs="Times"/>
        </w:rPr>
        <w:t xml:space="preserve">The </w:t>
      </w:r>
      <w:r w:rsidR="00FE6527" w:rsidRPr="003E1444">
        <w:rPr>
          <w:rFonts w:ascii="Calibri" w:hAnsi="Calibri" w:cs="Times"/>
        </w:rPr>
        <w:t xml:space="preserve">“Merged” Image Sequence file appears at the left tab in the </w:t>
      </w:r>
      <w:r w:rsidR="006B3EB1" w:rsidRPr="003E1444">
        <w:rPr>
          <w:rFonts w:ascii="Calibri" w:hAnsi="Calibri" w:cs="Times"/>
        </w:rPr>
        <w:t>Library window</w:t>
      </w:r>
      <w:r w:rsidR="00FE6527" w:rsidRPr="003E1444">
        <w:rPr>
          <w:rFonts w:ascii="Calibri" w:hAnsi="Calibri" w:cs="Times"/>
        </w:rPr>
        <w:t xml:space="preserve">. </w:t>
      </w:r>
    </w:p>
    <w:p w14:paraId="380F1437" w14:textId="77777777" w:rsidR="00FB4167" w:rsidRPr="003E1444" w:rsidRDefault="00FB4167">
      <w:pPr>
        <w:rPr>
          <w:rFonts w:ascii="Calibri" w:hAnsi="Calibri"/>
        </w:rPr>
      </w:pPr>
    </w:p>
    <w:p w14:paraId="358742B8" w14:textId="52B57164" w:rsidR="00FB4167" w:rsidRPr="003E1444" w:rsidRDefault="00662066">
      <w:pPr>
        <w:rPr>
          <w:rFonts w:ascii="Calibri" w:hAnsi="Calibri"/>
        </w:rPr>
      </w:pPr>
      <w:r>
        <w:rPr>
          <w:rFonts w:ascii="Calibri" w:hAnsi="Calibri" w:cs="Times"/>
        </w:rPr>
        <w:t>2.6</w:t>
      </w:r>
      <w:r w:rsidR="00FE6527" w:rsidRPr="003E1444">
        <w:rPr>
          <w:rFonts w:ascii="Calibri" w:hAnsi="Calibri" w:cs="Times"/>
        </w:rPr>
        <w:t xml:space="preserve">.2.5.1.3) Select this “merged” Image Sequence file at the left tab in the </w:t>
      </w:r>
      <w:r w:rsidR="006B3EB1" w:rsidRPr="003E1444">
        <w:rPr>
          <w:rFonts w:ascii="Calibri" w:hAnsi="Calibri" w:cs="Times"/>
        </w:rPr>
        <w:t>Library window</w:t>
      </w:r>
      <w:r w:rsidR="00FE6527" w:rsidRPr="003E1444">
        <w:rPr>
          <w:rFonts w:ascii="Calibri" w:hAnsi="Calibri" w:cs="Times"/>
        </w:rPr>
        <w:t xml:space="preserve">. Select Tools &gt; Split Volumes to split the volumes of this “merged” Image Sequence file into the separate z slices of images. Choose your option in the dialog window: Split Volumes, then click “Split”. </w:t>
      </w:r>
      <w:r w:rsidR="00E446F5" w:rsidRPr="003E1444">
        <w:rPr>
          <w:rFonts w:ascii="Calibri" w:hAnsi="Calibri" w:cs="Times"/>
        </w:rPr>
        <w:t xml:space="preserve">The </w:t>
      </w:r>
      <w:r w:rsidR="00FE6527" w:rsidRPr="003E1444">
        <w:rPr>
          <w:rFonts w:ascii="Calibri" w:hAnsi="Calibri" w:cs="Times"/>
        </w:rPr>
        <w:t xml:space="preserve">“Merged-split” Image Sequence folder appears at the left tab in the </w:t>
      </w:r>
      <w:r w:rsidR="006B3EB1" w:rsidRPr="003E1444">
        <w:rPr>
          <w:rFonts w:ascii="Calibri" w:hAnsi="Calibri" w:cs="Times"/>
        </w:rPr>
        <w:t>Library window</w:t>
      </w:r>
      <w:r w:rsidR="00FE6527" w:rsidRPr="003E1444">
        <w:rPr>
          <w:rFonts w:ascii="Calibri" w:hAnsi="Calibri" w:cs="Times"/>
        </w:rPr>
        <w:t>.</w:t>
      </w:r>
    </w:p>
    <w:p w14:paraId="2117644A" w14:textId="77777777" w:rsidR="00FB4167" w:rsidRPr="003E1444" w:rsidRDefault="00FB4167">
      <w:pPr>
        <w:rPr>
          <w:rFonts w:ascii="Calibri" w:hAnsi="Calibri"/>
        </w:rPr>
      </w:pPr>
    </w:p>
    <w:p w14:paraId="196F1D63" w14:textId="4D09F56F" w:rsidR="00FB4167" w:rsidRPr="003E1444" w:rsidRDefault="00662066">
      <w:pPr>
        <w:rPr>
          <w:rFonts w:ascii="Calibri" w:hAnsi="Calibri"/>
        </w:rPr>
      </w:pPr>
      <w:r>
        <w:rPr>
          <w:rFonts w:ascii="Calibri" w:hAnsi="Calibri" w:cs="Times"/>
        </w:rPr>
        <w:t>2.6</w:t>
      </w:r>
      <w:r w:rsidR="00FE6527" w:rsidRPr="003E1444">
        <w:rPr>
          <w:rFonts w:ascii="Calibri" w:hAnsi="Calibri" w:cs="Times"/>
        </w:rPr>
        <w:t>.2.5.1.4) Inside this folder, select the “merged-split” Image Sequence file. Select File &gt; Export. Determine the file name and save location, and click “Export”. Make sure the “.</w:t>
      </w:r>
      <w:proofErr w:type="spellStart"/>
      <w:r w:rsidR="00FE6527" w:rsidRPr="003E1444">
        <w:rPr>
          <w:rFonts w:ascii="Calibri" w:hAnsi="Calibri" w:cs="Times"/>
        </w:rPr>
        <w:t>liff</w:t>
      </w:r>
      <w:proofErr w:type="spellEnd"/>
      <w:r w:rsidR="00FE6527" w:rsidRPr="003E1444">
        <w:rPr>
          <w:rFonts w:ascii="Calibri" w:hAnsi="Calibri" w:cs="Times"/>
        </w:rPr>
        <w:t xml:space="preserve">” extension of the exported file. Open the exported file by </w:t>
      </w:r>
      <w:proofErr w:type="spellStart"/>
      <w:r w:rsidR="00FE6527" w:rsidRPr="003E1444">
        <w:rPr>
          <w:rFonts w:ascii="Calibri" w:hAnsi="Calibri" w:cs="Times"/>
        </w:rPr>
        <w:t>Sotware</w:t>
      </w:r>
      <w:proofErr w:type="spellEnd"/>
      <w:r w:rsidR="00FE6527" w:rsidRPr="003E1444">
        <w:rPr>
          <w:rFonts w:ascii="Calibri" w:hAnsi="Calibri" w:cs="Times"/>
        </w:rPr>
        <w:t xml:space="preserve"> A. Select images in the Layer Manager Palette. Perform image file edition using Software A.</w:t>
      </w:r>
    </w:p>
    <w:p w14:paraId="56C722C6" w14:textId="77777777" w:rsidR="00FB4167" w:rsidRPr="003E1444" w:rsidRDefault="00FB4167">
      <w:pPr>
        <w:rPr>
          <w:rFonts w:ascii="Calibri" w:hAnsi="Calibri"/>
        </w:rPr>
      </w:pPr>
    </w:p>
    <w:p w14:paraId="308DEE88" w14:textId="79088D3A" w:rsidR="00FB4167" w:rsidRPr="003E1444" w:rsidRDefault="00662066">
      <w:pPr>
        <w:rPr>
          <w:rFonts w:ascii="Calibri" w:hAnsi="Calibri"/>
        </w:rPr>
      </w:pPr>
      <w:r>
        <w:rPr>
          <w:rFonts w:ascii="Calibri" w:hAnsi="Calibri" w:cs="Times"/>
        </w:rPr>
        <w:t>2.6</w:t>
      </w:r>
      <w:r w:rsidR="00FE6527" w:rsidRPr="003E1444">
        <w:rPr>
          <w:rFonts w:ascii="Calibri" w:hAnsi="Calibri" w:cs="Times"/>
        </w:rPr>
        <w:t>.2.5.2) Optionally, select Edit &gt; Duplicate the Image Sequence file containing the deconvoluted images, and/or select File &gt; Export to any type of format (e.g., LIFF file, TIFF file, etc.) and edit images on that format.</w:t>
      </w:r>
    </w:p>
    <w:p w14:paraId="5004A0C3" w14:textId="77777777" w:rsidR="00FB4167" w:rsidRPr="003E1444" w:rsidRDefault="00FB4167">
      <w:pPr>
        <w:rPr>
          <w:rFonts w:ascii="Calibri" w:hAnsi="Calibri"/>
        </w:rPr>
      </w:pPr>
    </w:p>
    <w:p w14:paraId="5C982C02" w14:textId="32035426" w:rsidR="00FB4167" w:rsidRPr="003E1444" w:rsidRDefault="00662066">
      <w:pPr>
        <w:rPr>
          <w:rFonts w:ascii="Calibri" w:hAnsi="Calibri"/>
        </w:rPr>
      </w:pPr>
      <w:r>
        <w:rPr>
          <w:rFonts w:ascii="Calibri" w:hAnsi="Calibri" w:cs="Times New Roman"/>
        </w:rPr>
        <w:t>2.6</w:t>
      </w:r>
      <w:r w:rsidR="00FE6527" w:rsidRPr="003E1444">
        <w:rPr>
          <w:rFonts w:ascii="Calibri" w:hAnsi="Calibri" w:cs="Times New Roman"/>
        </w:rPr>
        <w:t xml:space="preserve">.2.6) Signal quantification using </w:t>
      </w:r>
      <w:r w:rsidR="00FE6527" w:rsidRPr="003E1444">
        <w:rPr>
          <w:rFonts w:ascii="Calibri" w:hAnsi="Calibri" w:cs="Times"/>
        </w:rPr>
        <w:t>Software B2.</w:t>
      </w:r>
    </w:p>
    <w:p w14:paraId="54DD3A64" w14:textId="77777777" w:rsidR="00FB4167" w:rsidRPr="003E1444" w:rsidRDefault="00FB4167">
      <w:pPr>
        <w:rPr>
          <w:rFonts w:ascii="Calibri" w:hAnsi="Calibri"/>
        </w:rPr>
      </w:pPr>
    </w:p>
    <w:p w14:paraId="4615FD39" w14:textId="17B79805" w:rsidR="00FB4167" w:rsidRPr="003E1444" w:rsidRDefault="00662066">
      <w:pPr>
        <w:rPr>
          <w:rFonts w:ascii="Calibri" w:hAnsi="Calibri"/>
        </w:rPr>
      </w:pPr>
      <w:r>
        <w:rPr>
          <w:rFonts w:ascii="Calibri" w:hAnsi="Calibri" w:cs="Times"/>
        </w:rPr>
        <w:t>2.6</w:t>
      </w:r>
      <w:r w:rsidR="00FE6527" w:rsidRPr="003E1444">
        <w:rPr>
          <w:rFonts w:ascii="Calibri" w:hAnsi="Calibri" w:cs="Times"/>
        </w:rPr>
        <w:t>.2.6.1) Select File &gt; New Library. New Library is automatically saved, when it’s closed.</w:t>
      </w:r>
    </w:p>
    <w:p w14:paraId="54A046F4" w14:textId="77777777" w:rsidR="00FB4167" w:rsidRPr="003E1444" w:rsidRDefault="00FB4167">
      <w:pPr>
        <w:rPr>
          <w:rFonts w:ascii="Calibri" w:hAnsi="Calibri"/>
        </w:rPr>
      </w:pPr>
    </w:p>
    <w:p w14:paraId="23CED0EA" w14:textId="03596C2B" w:rsidR="00FB4167" w:rsidRPr="003E1444" w:rsidRDefault="00662066">
      <w:pPr>
        <w:rPr>
          <w:rFonts w:ascii="Calibri" w:hAnsi="Calibri"/>
        </w:rPr>
      </w:pPr>
      <w:r>
        <w:rPr>
          <w:rFonts w:ascii="Calibri" w:hAnsi="Calibri" w:cs="Times"/>
        </w:rPr>
        <w:t>2.6</w:t>
      </w:r>
      <w:r w:rsidR="00423896" w:rsidRPr="003E1444">
        <w:rPr>
          <w:rFonts w:ascii="Calibri" w:hAnsi="Calibri" w:cs="Times"/>
        </w:rPr>
        <w:t xml:space="preserve">.2.6.2) Select </w:t>
      </w:r>
      <w:r w:rsidR="00FE6527" w:rsidRPr="003E1444">
        <w:rPr>
          <w:rFonts w:ascii="Calibri" w:hAnsi="Calibri" w:cs="Times"/>
        </w:rPr>
        <w:t>Actions &gt; Create New &gt; Image Sequence to create Image Sequence file. Drag and drop an LIFF file acquired in Software A or an file acquired in Software B1 or B2 which has a set of images of different channels.</w:t>
      </w:r>
    </w:p>
    <w:p w14:paraId="5031656B" w14:textId="77777777" w:rsidR="00FB4167" w:rsidRPr="003E1444" w:rsidRDefault="00FB4167">
      <w:pPr>
        <w:rPr>
          <w:rFonts w:ascii="Calibri" w:hAnsi="Calibri"/>
        </w:rPr>
      </w:pPr>
    </w:p>
    <w:p w14:paraId="120C8D7F" w14:textId="022FD0DD" w:rsidR="00FB4167" w:rsidRPr="003E1444" w:rsidRDefault="00662066">
      <w:pPr>
        <w:rPr>
          <w:rFonts w:ascii="Calibri" w:hAnsi="Calibri"/>
        </w:rPr>
      </w:pPr>
      <w:r>
        <w:rPr>
          <w:rFonts w:ascii="Calibri" w:hAnsi="Calibri" w:cs="Times"/>
        </w:rPr>
        <w:t>2.6</w:t>
      </w:r>
      <w:r w:rsidR="00FE6527" w:rsidRPr="003E1444">
        <w:rPr>
          <w:rFonts w:ascii="Calibri" w:hAnsi="Calibri" w:cs="Times"/>
        </w:rPr>
        <w:t>.2.6.3) A dialog window: “Add Planes to Sequence” appears. Input the number of “channels”, “timepoints” and “Z slices per volume”. Select “Channels then Z-slices then Timepoints”, and click “Add”.</w:t>
      </w:r>
    </w:p>
    <w:p w14:paraId="069CE987" w14:textId="77777777" w:rsidR="00FB4167" w:rsidRPr="003E1444" w:rsidRDefault="00FB4167">
      <w:pPr>
        <w:rPr>
          <w:rFonts w:ascii="Calibri" w:hAnsi="Calibri"/>
        </w:rPr>
      </w:pPr>
    </w:p>
    <w:p w14:paraId="4CB78FD9" w14:textId="79712439" w:rsidR="00FB4167" w:rsidRPr="003E1444" w:rsidRDefault="00662066">
      <w:pPr>
        <w:rPr>
          <w:rFonts w:ascii="Calibri" w:hAnsi="Calibri"/>
        </w:rPr>
      </w:pPr>
      <w:r>
        <w:rPr>
          <w:rFonts w:ascii="Calibri" w:hAnsi="Calibri" w:cs="Times"/>
        </w:rPr>
        <w:t>2.6</w:t>
      </w:r>
      <w:r w:rsidR="00FE6527" w:rsidRPr="003E1444">
        <w:rPr>
          <w:rFonts w:ascii="Calibri" w:hAnsi="Calibri" w:cs="Times"/>
        </w:rPr>
        <w:t xml:space="preserve">.2.6.4) Click “Measurements” on the top menu inside the </w:t>
      </w:r>
      <w:r w:rsidR="006B3EB1" w:rsidRPr="003E1444">
        <w:rPr>
          <w:rFonts w:ascii="Calibri" w:hAnsi="Calibri" w:cs="Times"/>
        </w:rPr>
        <w:t>Library window</w:t>
      </w:r>
      <w:r w:rsidR="00FE6527" w:rsidRPr="003E1444">
        <w:rPr>
          <w:rFonts w:ascii="Calibri" w:hAnsi="Calibri" w:cs="Times"/>
        </w:rPr>
        <w:t xml:space="preserve">. You can change Select Freehand and </w:t>
      </w:r>
      <w:r w:rsidR="00FE6527" w:rsidRPr="003E1444">
        <w:rPr>
          <w:rFonts w:ascii="Calibri" w:hAnsi="Calibri" w:cs="Times New Roman"/>
        </w:rPr>
        <w:t>position the mouse on the signals to be quantified, click and drag until you have selected the desired area covering the centromere-kinetochore region in image by tracking reference signals of the different channel image (e.g., CENP-B or ACA). Release the mouse.</w:t>
      </w:r>
      <w:r w:rsidR="00FE6527" w:rsidRPr="003E1444">
        <w:rPr>
          <w:rFonts w:ascii="Calibri" w:hAnsi="Calibri" w:cs="Times"/>
        </w:rPr>
        <w:t xml:space="preserve"> </w:t>
      </w:r>
    </w:p>
    <w:p w14:paraId="39164D53" w14:textId="77777777" w:rsidR="00FB4167" w:rsidRPr="003E1444" w:rsidRDefault="00FB4167">
      <w:pPr>
        <w:rPr>
          <w:rFonts w:ascii="Calibri" w:hAnsi="Calibri"/>
        </w:rPr>
      </w:pPr>
    </w:p>
    <w:p w14:paraId="27A14CA9" w14:textId="5EAC47A3" w:rsidR="00FB4167" w:rsidRPr="003E1444" w:rsidRDefault="00662066">
      <w:pPr>
        <w:rPr>
          <w:rFonts w:ascii="Calibri" w:hAnsi="Calibri"/>
        </w:rPr>
      </w:pPr>
      <w:r>
        <w:rPr>
          <w:rFonts w:ascii="Calibri" w:hAnsi="Calibri" w:cs="Times"/>
        </w:rPr>
        <w:t>2.6</w:t>
      </w:r>
      <w:r w:rsidR="00FE6527" w:rsidRPr="003E1444">
        <w:rPr>
          <w:rFonts w:ascii="Calibri" w:hAnsi="Calibri" w:cs="Times"/>
        </w:rPr>
        <w:t xml:space="preserve">.2.6.5) Change “Tile Channels” status (top, left in the </w:t>
      </w:r>
      <w:r w:rsidR="006B3EB1" w:rsidRPr="003E1444">
        <w:rPr>
          <w:rFonts w:ascii="Calibri" w:hAnsi="Calibri" w:cs="Times"/>
        </w:rPr>
        <w:t>Library window</w:t>
      </w:r>
      <w:r w:rsidR="00FE6527" w:rsidRPr="003E1444">
        <w:rPr>
          <w:rFonts w:ascii="Calibri" w:hAnsi="Calibri" w:cs="Times"/>
        </w:rPr>
        <w:t>) to show multiple channel images and make sure the selected area is corresponding among all images of the different channels.</w:t>
      </w:r>
    </w:p>
    <w:p w14:paraId="7206AB42" w14:textId="77777777" w:rsidR="00FB4167" w:rsidRPr="003E1444" w:rsidRDefault="00FB4167">
      <w:pPr>
        <w:rPr>
          <w:rFonts w:ascii="Calibri" w:hAnsi="Calibri"/>
        </w:rPr>
      </w:pPr>
    </w:p>
    <w:p w14:paraId="04E50834" w14:textId="7F708DA4" w:rsidR="00FB4167" w:rsidRPr="003E1444" w:rsidRDefault="00662066">
      <w:pPr>
        <w:rPr>
          <w:rFonts w:ascii="Calibri" w:hAnsi="Calibri"/>
        </w:rPr>
      </w:pPr>
      <w:r>
        <w:rPr>
          <w:rFonts w:ascii="Calibri" w:hAnsi="Calibri" w:cs="Times"/>
        </w:rPr>
        <w:t>2.6</w:t>
      </w:r>
      <w:r w:rsidR="00FE6527" w:rsidRPr="003E1444">
        <w:rPr>
          <w:rFonts w:ascii="Calibri" w:hAnsi="Calibri" w:cs="Times"/>
        </w:rPr>
        <w:t xml:space="preserve">.2.6.6) </w:t>
      </w:r>
      <w:r w:rsidR="007727A7" w:rsidRPr="003E1444">
        <w:rPr>
          <w:rFonts w:ascii="Calibri" w:hAnsi="Calibri" w:cs="Times"/>
        </w:rPr>
        <w:t>The t</w:t>
      </w:r>
      <w:r w:rsidR="00FE6527" w:rsidRPr="003E1444">
        <w:rPr>
          <w:rFonts w:ascii="Calibri" w:hAnsi="Calibri" w:cs="Times"/>
        </w:rPr>
        <w:t xml:space="preserve">able of measurements automatically appears at the bottom in the </w:t>
      </w:r>
      <w:r w:rsidR="006B3EB1" w:rsidRPr="003E1444">
        <w:rPr>
          <w:rFonts w:ascii="Calibri" w:hAnsi="Calibri" w:cs="Times"/>
        </w:rPr>
        <w:t>Library window</w:t>
      </w:r>
      <w:r w:rsidR="00FE6527" w:rsidRPr="003E1444">
        <w:rPr>
          <w:rFonts w:ascii="Calibri" w:hAnsi="Calibri" w:cs="Times"/>
        </w:rPr>
        <w:t xml:space="preserve">. </w:t>
      </w:r>
      <w:r w:rsidR="00FE6527" w:rsidRPr="003E1444">
        <w:rPr>
          <w:rFonts w:ascii="Calibri" w:hAnsi="Calibri" w:cs="Times New Roman"/>
        </w:rPr>
        <w:t xml:space="preserve">Copy and paste Mean value of each channel in the Measurements table to Excel file. Perform the calculation as indicated </w:t>
      </w:r>
      <w:r w:rsidR="00C626B9" w:rsidRPr="003E1444">
        <w:rPr>
          <w:rFonts w:ascii="Calibri" w:hAnsi="Calibri" w:cs="Times New Roman"/>
        </w:rPr>
        <w:t xml:space="preserve">preciously </w:t>
      </w:r>
      <w:r w:rsidR="00C626B9" w:rsidRPr="003E1444">
        <w:rPr>
          <w:rFonts w:ascii="Calibri" w:hAnsi="Calibri" w:cs="Times"/>
        </w:rPr>
        <w:fldChar w:fldCharType="begin"/>
      </w:r>
      <w:r w:rsidR="00785A14">
        <w:rPr>
          <w:rFonts w:ascii="Calibri" w:hAnsi="Calibri" w:cs="Times"/>
        </w:rPr>
        <w:instrText xml:space="preserve"> ADDIN EN.CITE &lt;EndNote&gt;&lt;Cite&gt;&lt;Author&gt;Niikura&lt;/Author&gt;&lt;Year&gt;2016&lt;/Year&gt;&lt;RecNum&gt;49&lt;/RecNum&gt;&lt;DisplayText&gt;&lt;style face="superscript"&gt;1&lt;/style&gt;&lt;/DisplayText&gt;&lt;record&gt;&lt;rec-number&gt;49&lt;/rec-number&gt;&lt;foreign-keys&gt;&lt;key app="EN" db-id="2r0a2pxsrx99zleav0pvse2m2str9vepsaza" timestamp="1575713611"&gt;49&lt;/key&gt;&lt;/foreign-keys&gt;&lt;ref-type name="Journal Article"&gt;17&lt;/ref-type&gt;&lt;contributors&gt;&lt;authors&gt;&lt;author&gt;Niikura, Y.&lt;/author&gt;&lt;author&gt;Kitagawa, K.&lt;/author&gt;&lt;/authors&gt;&lt;/contributors&gt;&lt;auth-address&gt;Center for Childhood Cancer and Blood Diseases, Nationwide Children&amp;apos;s Hospital.&amp;#xD;Center for Childhood Cancer and Blood Diseases, Nationwide Children&amp;apos;s Hospital; Katsumi.Kitagawa@nationwidechildrens.org.&lt;/auth-address&gt;&lt;titles&gt;&lt;title&gt;Immunofluorescence Analysis of Endogenous and Exogenous Centromere-kinetochore Proteins&lt;/title&gt;&lt;secondary-title&gt;J Vis Exp&lt;/secondary-title&gt;&lt;/titles&gt;&lt;periodical&gt;&lt;full-title&gt;J Vis Exp&lt;/full-title&gt;&lt;/periodical&gt;&lt;pages&gt;e53732&lt;/pages&gt;&lt;number&gt;109&lt;/number&gt;&lt;edition&gt;2016/03/12&lt;/edition&gt;&lt;keywords&gt;&lt;keyword&gt;Blotting, Western&lt;/keyword&gt;&lt;keyword&gt;Cell Culture Techniques&lt;/keyword&gt;&lt;keyword&gt;*Centromere&lt;/keyword&gt;&lt;keyword&gt;Fluorescent Antibody Technique/*methods&lt;/keyword&gt;&lt;keyword&gt;Humans&lt;/keyword&gt;&lt;keyword&gt;*Kinetochores&lt;/keyword&gt;&lt;keyword&gt;Microscopy, Fluorescence/methods&lt;/keyword&gt;&lt;keyword&gt;Tissue Fixation/methods&lt;/keyword&gt;&lt;keyword&gt;Transfection&lt;/keyword&gt;&lt;/keywords&gt;&lt;dates&gt;&lt;year&gt;2016&lt;/year&gt;&lt;pub-dates&gt;&lt;date&gt;Mar 3&lt;/date&gt;&lt;/pub-dates&gt;&lt;/dates&gt;&lt;isbn&gt;1940-087X (Electronic)&amp;#xD;1940-087X (Linking)&lt;/isbn&gt;&lt;accession-num&gt;26967065&lt;/accession-num&gt;&lt;urls&gt;&lt;related-urls&gt;&lt;url&gt;https://www.ncbi.nlm.nih.gov/pubmed/26967065&lt;/url&gt;&lt;/related-urls&gt;&lt;/urls&gt;&lt;custom2&gt;PMC4828215&lt;/custom2&gt;&lt;electronic-resource-num&gt;10.3791/53732&lt;/electronic-resource-num&gt;&lt;/record&gt;&lt;/Cite&gt;&lt;/EndNote&gt;</w:instrText>
      </w:r>
      <w:r w:rsidR="00C626B9" w:rsidRPr="003E1444">
        <w:rPr>
          <w:rFonts w:ascii="Calibri" w:hAnsi="Calibri" w:cs="Times"/>
        </w:rPr>
        <w:fldChar w:fldCharType="separate"/>
      </w:r>
      <w:r w:rsidR="00785A14" w:rsidRPr="00785A14">
        <w:rPr>
          <w:rFonts w:ascii="Calibri" w:hAnsi="Calibri" w:cs="Times"/>
          <w:noProof/>
          <w:vertAlign w:val="superscript"/>
        </w:rPr>
        <w:t>1</w:t>
      </w:r>
      <w:r w:rsidR="00C626B9" w:rsidRPr="003E1444">
        <w:rPr>
          <w:rFonts w:ascii="Calibri" w:hAnsi="Calibri" w:cs="Times"/>
        </w:rPr>
        <w:fldChar w:fldCharType="end"/>
      </w:r>
      <w:r w:rsidR="00FE6527" w:rsidRPr="003E1444">
        <w:rPr>
          <w:rFonts w:ascii="Calibri" w:hAnsi="Calibri" w:cs="Times New Roman"/>
        </w:rPr>
        <w:t>.</w:t>
      </w:r>
    </w:p>
    <w:p w14:paraId="3BDB4D5C" w14:textId="77777777" w:rsidR="007B6FD7" w:rsidRPr="003E1444" w:rsidRDefault="007B6FD7" w:rsidP="007B6FD7">
      <w:pPr>
        <w:rPr>
          <w:rFonts w:ascii="Calibri" w:hAnsi="Calibri"/>
        </w:rPr>
      </w:pPr>
    </w:p>
    <w:p w14:paraId="6733A10E" w14:textId="7065B216" w:rsidR="007B6FD7" w:rsidRPr="003E1444" w:rsidRDefault="0049620B" w:rsidP="007B6FD7">
      <w:pPr>
        <w:rPr>
          <w:rFonts w:ascii="Calibri" w:hAnsi="Calibri"/>
        </w:rPr>
      </w:pPr>
      <w:r>
        <w:rPr>
          <w:rFonts w:ascii="Calibri" w:hAnsi="Calibri" w:cs="Times New Roman"/>
        </w:rPr>
        <w:t>4.2</w:t>
      </w:r>
      <w:r w:rsidR="007B6FD7">
        <w:rPr>
          <w:rFonts w:ascii="Calibri" w:hAnsi="Calibri" w:cs="Times New Roman"/>
        </w:rPr>
        <w:t>.1</w:t>
      </w:r>
      <w:r w:rsidR="007B6FD7" w:rsidRPr="003E1444">
        <w:rPr>
          <w:rFonts w:ascii="Calibri" w:hAnsi="Calibri" w:cs="Times New Roman"/>
        </w:rPr>
        <w:t xml:space="preserve">) For using the </w:t>
      </w:r>
      <w:r w:rsidR="007B6FD7" w:rsidRPr="003E1444">
        <w:rPr>
          <w:rFonts w:ascii="Calibri" w:hAnsi="Calibri" w:cs="Times"/>
        </w:rPr>
        <w:t>infrared imaging system;</w:t>
      </w:r>
    </w:p>
    <w:p w14:paraId="42B67FBC" w14:textId="77777777" w:rsidR="007B6FD7" w:rsidRPr="003E1444" w:rsidRDefault="007B6FD7" w:rsidP="007B6FD7">
      <w:pPr>
        <w:rPr>
          <w:rFonts w:ascii="Calibri" w:hAnsi="Calibri"/>
        </w:rPr>
      </w:pPr>
    </w:p>
    <w:p w14:paraId="6E4F2D7B" w14:textId="7C87F98C" w:rsidR="007B6FD7" w:rsidRPr="003E1444" w:rsidRDefault="0049620B" w:rsidP="007B6FD7">
      <w:pPr>
        <w:rPr>
          <w:rFonts w:ascii="Calibri" w:hAnsi="Calibri"/>
        </w:rPr>
      </w:pPr>
      <w:r>
        <w:rPr>
          <w:rFonts w:ascii="Calibri" w:hAnsi="Calibri" w:cs="Times New Roman"/>
        </w:rPr>
        <w:t>4.2</w:t>
      </w:r>
      <w:r w:rsidR="007B6FD7">
        <w:rPr>
          <w:rFonts w:ascii="Calibri" w:hAnsi="Calibri" w:cs="Times New Roman"/>
        </w:rPr>
        <w:t>.1</w:t>
      </w:r>
      <w:r w:rsidR="007B6FD7" w:rsidRPr="003E1444">
        <w:rPr>
          <w:rFonts w:ascii="Calibri" w:hAnsi="Calibri" w:cs="Times New Roman"/>
        </w:rPr>
        <w:t>.1) Open Software D (</w:t>
      </w:r>
      <w:r w:rsidR="007B6FD7" w:rsidRPr="003E1444">
        <w:rPr>
          <w:rFonts w:ascii="Calibri" w:hAnsi="Calibri" w:cs="Verdana"/>
          <w:b/>
          <w:bCs/>
        </w:rPr>
        <w:t>Table of Materials</w:t>
      </w:r>
      <w:r w:rsidR="007B6FD7" w:rsidRPr="003E1444">
        <w:rPr>
          <w:rFonts w:ascii="Calibri" w:hAnsi="Calibri" w:cs="Times New Roman"/>
        </w:rPr>
        <w:t>) on the desktop.</w:t>
      </w:r>
    </w:p>
    <w:p w14:paraId="6E90ADE2" w14:textId="77777777" w:rsidR="007B6FD7" w:rsidRPr="003E1444" w:rsidRDefault="007B6FD7" w:rsidP="007B6FD7">
      <w:pPr>
        <w:rPr>
          <w:rFonts w:ascii="Calibri" w:hAnsi="Calibri"/>
        </w:rPr>
      </w:pPr>
    </w:p>
    <w:p w14:paraId="3F6BAE03" w14:textId="71525237" w:rsidR="007B6FD7" w:rsidRPr="003E1444" w:rsidRDefault="0049620B" w:rsidP="007B6FD7">
      <w:pPr>
        <w:rPr>
          <w:rFonts w:ascii="Calibri" w:hAnsi="Calibri"/>
        </w:rPr>
      </w:pPr>
      <w:r>
        <w:rPr>
          <w:rFonts w:ascii="Calibri" w:hAnsi="Calibri" w:cs="Times New Roman"/>
        </w:rPr>
        <w:t>4.2</w:t>
      </w:r>
      <w:r w:rsidR="007B6FD7">
        <w:rPr>
          <w:rFonts w:ascii="Calibri" w:hAnsi="Calibri" w:cs="Times New Roman"/>
        </w:rPr>
        <w:t>.1</w:t>
      </w:r>
      <w:r w:rsidR="007B6FD7" w:rsidRPr="003E1444">
        <w:rPr>
          <w:rFonts w:ascii="Calibri" w:hAnsi="Calibri" w:cs="Times New Roman"/>
        </w:rPr>
        <w:t xml:space="preserve">.2) To acquire images, click the Acquire tab on the top menu. Select “Auto: Intensity Auto” setting (“A” button) in Channels menu above. Click the “Start” button (top, right) in Scanner menu above. After acquisition, </w:t>
      </w:r>
      <w:r w:rsidR="007B6FD7" w:rsidRPr="003E1444">
        <w:rPr>
          <w:rFonts w:ascii="Calibri" w:hAnsi="Calibri" w:cs="Times"/>
        </w:rPr>
        <w:t>image data are automatically stored in the folder selected as the Work Area when Image Studio is opened. The data are easily accessed in the Tables below the image window. This table is called</w:t>
      </w:r>
      <w:r w:rsidR="007B6FD7" w:rsidRPr="003E1444">
        <w:rPr>
          <w:rFonts w:ascii="Calibri" w:hAnsi="Calibri" w:cs="Times New Roman"/>
        </w:rPr>
        <w:t xml:space="preserve"> Images Table.</w:t>
      </w:r>
    </w:p>
    <w:p w14:paraId="20FF8D1F" w14:textId="77777777" w:rsidR="007B6FD7" w:rsidRPr="003E1444" w:rsidRDefault="007B6FD7" w:rsidP="007B6FD7">
      <w:pPr>
        <w:rPr>
          <w:rFonts w:ascii="Calibri" w:hAnsi="Calibri"/>
        </w:rPr>
      </w:pPr>
    </w:p>
    <w:p w14:paraId="06D5A48C" w14:textId="069EEB3D" w:rsidR="007B6FD7" w:rsidRPr="003E1444" w:rsidRDefault="0049620B" w:rsidP="007B6FD7">
      <w:pPr>
        <w:rPr>
          <w:rFonts w:ascii="Calibri" w:hAnsi="Calibri"/>
        </w:rPr>
      </w:pPr>
      <w:r>
        <w:rPr>
          <w:rFonts w:ascii="Calibri" w:hAnsi="Calibri" w:cs="Times New Roman"/>
        </w:rPr>
        <w:t>4.2</w:t>
      </w:r>
      <w:r w:rsidR="007B6FD7">
        <w:rPr>
          <w:rFonts w:ascii="Calibri" w:hAnsi="Calibri" w:cs="Times New Roman"/>
        </w:rPr>
        <w:t>.1</w:t>
      </w:r>
      <w:r w:rsidR="007B6FD7" w:rsidRPr="003E1444">
        <w:rPr>
          <w:rFonts w:ascii="Calibri" w:hAnsi="Calibri" w:cs="Times New Roman"/>
        </w:rPr>
        <w:t xml:space="preserve">.3) To export and save image files, click the </w:t>
      </w:r>
      <w:proofErr w:type="spellStart"/>
      <w:r w:rsidR="007B6FD7" w:rsidRPr="003E1444">
        <w:rPr>
          <w:rFonts w:ascii="Calibri" w:hAnsi="Calibri" w:cs="Times New Roman"/>
        </w:rPr>
        <w:t>iS</w:t>
      </w:r>
      <w:proofErr w:type="spellEnd"/>
      <w:r w:rsidR="007B6FD7" w:rsidRPr="003E1444">
        <w:rPr>
          <w:rFonts w:ascii="Calibri" w:hAnsi="Calibri" w:cs="Times New Roman"/>
        </w:rPr>
        <w:t xml:space="preserve"> icon (the most top, the most left), then select Export &gt; Single Image View &gt; Current Image. “Browse” your designated folder to save image files, then “Edit Name”, and “Save”.</w:t>
      </w:r>
    </w:p>
    <w:p w14:paraId="4D1650DF" w14:textId="77777777" w:rsidR="007B6FD7" w:rsidRPr="003E1444" w:rsidRDefault="007B6FD7" w:rsidP="007B6FD7">
      <w:pPr>
        <w:rPr>
          <w:rFonts w:ascii="Calibri" w:hAnsi="Calibri"/>
        </w:rPr>
      </w:pPr>
    </w:p>
    <w:p w14:paraId="6C2955D3" w14:textId="0910763D" w:rsidR="007B6FD7" w:rsidRPr="003E1444" w:rsidRDefault="0049620B" w:rsidP="007B6FD7">
      <w:pPr>
        <w:rPr>
          <w:rFonts w:ascii="Calibri" w:hAnsi="Calibri"/>
        </w:rPr>
      </w:pPr>
      <w:r>
        <w:rPr>
          <w:rFonts w:ascii="Calibri" w:hAnsi="Calibri" w:cs="Times New Roman"/>
        </w:rPr>
        <w:t>4.2</w:t>
      </w:r>
      <w:r w:rsidR="007B6FD7">
        <w:rPr>
          <w:rFonts w:ascii="Calibri" w:hAnsi="Calibri" w:cs="Times New Roman"/>
        </w:rPr>
        <w:t>.1</w:t>
      </w:r>
      <w:r w:rsidR="007B6FD7" w:rsidRPr="003E1444">
        <w:rPr>
          <w:rFonts w:ascii="Calibri" w:hAnsi="Calibri" w:cs="Times New Roman"/>
        </w:rPr>
        <w:t xml:space="preserve">.4) To quantify signal bands, click the Analysis tab on the top menu. Click the “Manual (top, left)” below the </w:t>
      </w:r>
      <w:proofErr w:type="spellStart"/>
      <w:r w:rsidR="007B6FD7" w:rsidRPr="003E1444">
        <w:rPr>
          <w:rFonts w:ascii="Calibri" w:hAnsi="Calibri" w:cs="Times New Roman"/>
        </w:rPr>
        <w:t>iS</w:t>
      </w:r>
      <w:proofErr w:type="spellEnd"/>
      <w:r w:rsidR="007B6FD7" w:rsidRPr="003E1444">
        <w:rPr>
          <w:rFonts w:ascii="Calibri" w:hAnsi="Calibri" w:cs="Times New Roman"/>
        </w:rPr>
        <w:t xml:space="preserve"> icon. Click the “Manual” at the bottom of further options to erase unnecessary line images on the acquired image. </w:t>
      </w:r>
    </w:p>
    <w:p w14:paraId="08CE5F31" w14:textId="77777777" w:rsidR="007B6FD7" w:rsidRPr="003E1444" w:rsidRDefault="007B6FD7" w:rsidP="007B6FD7">
      <w:pPr>
        <w:rPr>
          <w:rFonts w:ascii="Calibri" w:hAnsi="Calibri"/>
        </w:rPr>
      </w:pPr>
    </w:p>
    <w:p w14:paraId="70267EB0" w14:textId="7F483D0A" w:rsidR="007B6FD7" w:rsidRPr="003E1444" w:rsidRDefault="0049620B" w:rsidP="007B6FD7">
      <w:pPr>
        <w:rPr>
          <w:rFonts w:ascii="Calibri" w:hAnsi="Calibri"/>
        </w:rPr>
      </w:pPr>
      <w:r>
        <w:rPr>
          <w:rFonts w:ascii="Calibri" w:hAnsi="Calibri" w:cs="Times New Roman"/>
        </w:rPr>
        <w:t>4.2</w:t>
      </w:r>
      <w:r w:rsidR="007B6FD7">
        <w:rPr>
          <w:rFonts w:ascii="Calibri" w:hAnsi="Calibri" w:cs="Times New Roman"/>
        </w:rPr>
        <w:t>.1</w:t>
      </w:r>
      <w:r w:rsidR="007B6FD7" w:rsidRPr="003E1444">
        <w:rPr>
          <w:rFonts w:ascii="Calibri" w:hAnsi="Calibri" w:cs="Times New Roman"/>
        </w:rPr>
        <w:t xml:space="preserve">.4.1) Click the “Draw Rectangle” on the menu above. Position the mouse on the specific band to be quantified, click and drag until you have selected the desired area covering the whole region of the band. Release the mouse. Quantified values are displayed at the bottom (the location of the Images Table). </w:t>
      </w:r>
      <w:r w:rsidR="007B6FD7" w:rsidRPr="003E1444">
        <w:rPr>
          <w:rFonts w:ascii="Calibri" w:hAnsi="Calibri" w:cs="Times"/>
        </w:rPr>
        <w:t xml:space="preserve">Click the Shapes tab at the top left of the Table to view the data including the quantified values for each shape (rectangle). This table is called </w:t>
      </w:r>
      <w:r w:rsidR="007B6FD7" w:rsidRPr="003E1444">
        <w:rPr>
          <w:rFonts w:ascii="Calibri" w:hAnsi="Calibri" w:cs="Times New Roman"/>
        </w:rPr>
        <w:t>Shapes Table.</w:t>
      </w:r>
    </w:p>
    <w:p w14:paraId="0FD7265E" w14:textId="77777777" w:rsidR="007B6FD7" w:rsidRPr="003E1444" w:rsidRDefault="007B6FD7" w:rsidP="007B6FD7">
      <w:pPr>
        <w:rPr>
          <w:rFonts w:ascii="Calibri" w:hAnsi="Calibri"/>
        </w:rPr>
      </w:pPr>
    </w:p>
    <w:p w14:paraId="4BE7A483" w14:textId="5BE40451" w:rsidR="007B6FD7" w:rsidRPr="003E1444" w:rsidRDefault="0049620B" w:rsidP="007B6FD7">
      <w:pPr>
        <w:rPr>
          <w:rFonts w:ascii="Calibri" w:hAnsi="Calibri"/>
        </w:rPr>
      </w:pPr>
      <w:r>
        <w:rPr>
          <w:rFonts w:ascii="Calibri" w:hAnsi="Calibri" w:cs="Times New Roman"/>
        </w:rPr>
        <w:t>4.2</w:t>
      </w:r>
      <w:r w:rsidR="007B6FD7">
        <w:rPr>
          <w:rFonts w:ascii="Calibri" w:hAnsi="Calibri" w:cs="Times New Roman"/>
        </w:rPr>
        <w:t>.1</w:t>
      </w:r>
      <w:r w:rsidR="007B6FD7" w:rsidRPr="003E1444">
        <w:rPr>
          <w:rFonts w:ascii="Calibri" w:hAnsi="Calibri" w:cs="Times New Roman"/>
        </w:rPr>
        <w:t xml:space="preserve">.4.2) To save data </w:t>
      </w:r>
      <w:r w:rsidR="007B6FD7" w:rsidRPr="003E1444">
        <w:rPr>
          <w:rFonts w:ascii="Calibri" w:hAnsi="Calibri" w:cs="Times"/>
        </w:rPr>
        <w:t>including the quantified values for each shape (rectangle)</w:t>
      </w:r>
      <w:r w:rsidR="007B6FD7" w:rsidRPr="003E1444">
        <w:rPr>
          <w:rFonts w:ascii="Calibri" w:hAnsi="Calibri" w:cs="Times New Roman"/>
        </w:rPr>
        <w:t>, select Report &gt; Save As at the top-right of the Shapes Table.</w:t>
      </w:r>
    </w:p>
    <w:p w14:paraId="109F108E" w14:textId="77777777" w:rsidR="007B6FD7" w:rsidRPr="003E1444" w:rsidRDefault="007B6FD7" w:rsidP="007B6FD7">
      <w:pPr>
        <w:rPr>
          <w:rFonts w:ascii="Calibri" w:hAnsi="Calibri"/>
        </w:rPr>
      </w:pPr>
    </w:p>
    <w:p w14:paraId="414ADEB1" w14:textId="2645FABE" w:rsidR="007B6FD7" w:rsidRPr="003E1444" w:rsidRDefault="0049620B" w:rsidP="007B6FD7">
      <w:pPr>
        <w:rPr>
          <w:rFonts w:ascii="Calibri" w:hAnsi="Calibri"/>
        </w:rPr>
      </w:pPr>
      <w:r>
        <w:rPr>
          <w:rFonts w:ascii="Calibri" w:hAnsi="Calibri" w:cs="Times New Roman"/>
        </w:rPr>
        <w:t>4.2</w:t>
      </w:r>
      <w:r w:rsidR="007B6FD7">
        <w:rPr>
          <w:rFonts w:ascii="Calibri" w:hAnsi="Calibri" w:cs="Times New Roman"/>
        </w:rPr>
        <w:t>.2</w:t>
      </w:r>
      <w:r w:rsidR="007B6FD7" w:rsidRPr="003E1444">
        <w:rPr>
          <w:rFonts w:ascii="Calibri" w:hAnsi="Calibri" w:cs="Times New Roman"/>
        </w:rPr>
        <w:t>) For using</w:t>
      </w:r>
      <w:r w:rsidR="007B6FD7" w:rsidRPr="003E1444">
        <w:rPr>
          <w:rFonts w:ascii="Calibri" w:hAnsi="Calibri" w:cs="Times"/>
        </w:rPr>
        <w:t xml:space="preserve"> the chemiluminescence imager;</w:t>
      </w:r>
    </w:p>
    <w:p w14:paraId="704E1499" w14:textId="77777777" w:rsidR="007B6FD7" w:rsidRPr="003E1444" w:rsidRDefault="007B6FD7" w:rsidP="007B6FD7">
      <w:pPr>
        <w:rPr>
          <w:rFonts w:ascii="Calibri" w:hAnsi="Calibri"/>
        </w:rPr>
      </w:pPr>
    </w:p>
    <w:p w14:paraId="7E792BC9" w14:textId="53AA1474" w:rsidR="007B6FD7" w:rsidRPr="003E1444" w:rsidRDefault="0049620B" w:rsidP="007B6FD7">
      <w:pPr>
        <w:rPr>
          <w:rFonts w:ascii="Calibri" w:hAnsi="Calibri"/>
        </w:rPr>
      </w:pPr>
      <w:r>
        <w:rPr>
          <w:rFonts w:ascii="Calibri" w:hAnsi="Calibri" w:cs="Times"/>
        </w:rPr>
        <w:t>4.2</w:t>
      </w:r>
      <w:r w:rsidR="007B6FD7">
        <w:rPr>
          <w:rFonts w:ascii="Calibri" w:hAnsi="Calibri" w:cs="Times"/>
        </w:rPr>
        <w:t>.2</w:t>
      </w:r>
      <w:r w:rsidR="007B6FD7" w:rsidRPr="003E1444">
        <w:rPr>
          <w:rFonts w:ascii="Calibri" w:hAnsi="Calibri" w:cs="Times"/>
        </w:rPr>
        <w:t>.1) Check user manual of chemiluminescence imager</w:t>
      </w:r>
      <w:r w:rsidR="007B6FD7" w:rsidRPr="003E1444">
        <w:t xml:space="preserve"> </w:t>
      </w:r>
      <w:r w:rsidR="007B6FD7" w:rsidRPr="003E1444">
        <w:rPr>
          <w:rFonts w:ascii="Calibri" w:hAnsi="Calibri" w:cs="Times"/>
        </w:rPr>
        <w:fldChar w:fldCharType="begin"/>
      </w:r>
      <w:r w:rsidR="00785A14">
        <w:rPr>
          <w:rFonts w:ascii="Calibri" w:hAnsi="Calibri" w:cs="Times"/>
        </w:rPr>
        <w:instrText xml:space="preserve"> ADDIN EN.CITE &lt;EndNote&gt;&lt;Cite&gt;&lt;Author&gt;Inc.&lt;/Author&gt;&lt;Year&gt;2001&lt;/Year&gt;&lt;RecNum&gt;39&lt;/RecNum&gt;&lt;DisplayText&gt;&lt;style face="superscript"&gt;2&lt;/style&gt;&lt;/DisplayText&gt;&lt;record&gt;&lt;rec-number&gt;39&lt;/rec-number&gt;&lt;foreign-keys&gt;&lt;key app="EN" db-id="2r0a2pxsrx99zleav0pvse2m2str9vepsaza" timestamp="1432428025"&gt;39&lt;/key&gt;&lt;/foreign-keys&gt;&lt;ref-type name="Web Page"&gt;12&lt;/ref-type&gt;&lt;contributors&gt;&lt;authors&gt;&lt;author&gt;Bio-Rad Laboratories Inc.&lt;/author&gt;&lt;/authors&gt;&lt;/contributors&gt;&lt;titles&gt;&lt;title&gt;VersaDoc Imaging System User&amp;apos;s Manual&lt;/title&gt;&lt;/titles&gt;&lt;dates&gt;&lt;year&gt;2001&lt;/year&gt;&lt;/dates&gt;&lt;urls&gt;&lt;related-urls&gt;&lt;url&gt;http://stmichaelshospitalresearch.ca/wp-content/uploads/2015/09/Bio-rad-Molecular-Imager-VersadocMP-Versadoc-Imaging-systems.pdf&lt;/url&gt;&lt;/related-urls&gt;&lt;/urls&gt;&lt;language&gt;English&lt;/language&gt;&lt;/record&gt;&lt;/Cite&gt;&lt;/EndNote&gt;</w:instrText>
      </w:r>
      <w:r w:rsidR="007B6FD7" w:rsidRPr="003E1444">
        <w:rPr>
          <w:rFonts w:ascii="Calibri" w:hAnsi="Calibri" w:cs="Times"/>
        </w:rPr>
        <w:fldChar w:fldCharType="separate"/>
      </w:r>
      <w:r w:rsidR="00785A14" w:rsidRPr="00785A14">
        <w:rPr>
          <w:rFonts w:ascii="Calibri" w:hAnsi="Calibri" w:cs="Times"/>
          <w:noProof/>
          <w:vertAlign w:val="superscript"/>
        </w:rPr>
        <w:t>2</w:t>
      </w:r>
      <w:r w:rsidR="007B6FD7" w:rsidRPr="003E1444">
        <w:rPr>
          <w:rFonts w:ascii="Calibri" w:hAnsi="Calibri" w:cs="Times"/>
        </w:rPr>
        <w:fldChar w:fldCharType="end"/>
      </w:r>
      <w:r w:rsidR="007B6FD7" w:rsidRPr="003E1444">
        <w:rPr>
          <w:rFonts w:ascii="Calibri" w:hAnsi="Calibri" w:cs="Times"/>
        </w:rPr>
        <w:t xml:space="preserve">, </w:t>
      </w:r>
      <w:r w:rsidR="00785A14">
        <w:rPr>
          <w:rFonts w:ascii="Calibri" w:hAnsi="Calibri" w:cs="Times"/>
        </w:rPr>
        <w:t>Section</w:t>
      </w:r>
      <w:r w:rsidR="007B6FD7" w:rsidRPr="003E1444">
        <w:rPr>
          <w:rFonts w:ascii="Calibri" w:hAnsi="Calibri" w:cs="Times"/>
        </w:rPr>
        <w:t xml:space="preserve"> </w:t>
      </w:r>
      <w:r w:rsidR="007B6FD7">
        <w:rPr>
          <w:rFonts w:ascii="Calibri" w:hAnsi="Calibri" w:cs="Times"/>
        </w:rPr>
        <w:t>4.2</w:t>
      </w:r>
      <w:r w:rsidR="007B6FD7" w:rsidRPr="003E1444">
        <w:rPr>
          <w:rFonts w:ascii="Calibri" w:hAnsi="Calibri" w:cs="Times"/>
        </w:rPr>
        <w:t>.9</w:t>
      </w:r>
      <w:r w:rsidR="0080105F">
        <w:rPr>
          <w:rFonts w:ascii="Calibri" w:hAnsi="Calibri" w:cs="Times"/>
        </w:rPr>
        <w:t xml:space="preserve"> (not the Protocol number of the present article)</w:t>
      </w:r>
      <w:r w:rsidR="007B6FD7" w:rsidRPr="003E1444">
        <w:rPr>
          <w:rFonts w:ascii="Calibri" w:hAnsi="Calibri" w:cs="Times"/>
        </w:rPr>
        <w:t>: Installing the Lens, for proper lens option and installation.</w:t>
      </w:r>
    </w:p>
    <w:p w14:paraId="0991C81E" w14:textId="77777777" w:rsidR="007B6FD7" w:rsidRPr="003E1444" w:rsidRDefault="007B6FD7" w:rsidP="007B6FD7">
      <w:pPr>
        <w:rPr>
          <w:rFonts w:ascii="Calibri" w:hAnsi="Calibri"/>
        </w:rPr>
      </w:pPr>
    </w:p>
    <w:p w14:paraId="38B6D162" w14:textId="20CD1FE2" w:rsidR="007B6FD7" w:rsidRPr="003E1444" w:rsidRDefault="0049620B" w:rsidP="007B6FD7">
      <w:pPr>
        <w:rPr>
          <w:rFonts w:ascii="Calibri" w:hAnsi="Calibri"/>
        </w:rPr>
      </w:pPr>
      <w:r>
        <w:rPr>
          <w:rFonts w:ascii="Calibri" w:hAnsi="Calibri" w:cs="Times New Roman"/>
        </w:rPr>
        <w:t>4.2</w:t>
      </w:r>
      <w:r w:rsidR="007B6FD7">
        <w:rPr>
          <w:rFonts w:ascii="Calibri" w:hAnsi="Calibri" w:cs="Times New Roman"/>
        </w:rPr>
        <w:t>.2</w:t>
      </w:r>
      <w:r w:rsidR="007B6FD7" w:rsidRPr="003E1444">
        <w:rPr>
          <w:rFonts w:ascii="Calibri" w:hAnsi="Calibri" w:cs="Times New Roman"/>
        </w:rPr>
        <w:t>.2) Open Software E (</w:t>
      </w:r>
      <w:r w:rsidR="007B6FD7" w:rsidRPr="003E1444">
        <w:rPr>
          <w:rFonts w:ascii="Calibri" w:hAnsi="Calibri" w:cs="Verdana"/>
          <w:b/>
          <w:bCs/>
        </w:rPr>
        <w:t>Table of Materials</w:t>
      </w:r>
      <w:r w:rsidR="007B6FD7" w:rsidRPr="003E1444">
        <w:rPr>
          <w:rFonts w:ascii="Calibri" w:hAnsi="Calibri" w:cs="Times New Roman"/>
        </w:rPr>
        <w:t xml:space="preserve">) on the desktop. Select File &gt; </w:t>
      </w:r>
      <w:proofErr w:type="spellStart"/>
      <w:r w:rsidR="007B6FD7" w:rsidRPr="003E1444">
        <w:rPr>
          <w:rFonts w:ascii="Calibri" w:hAnsi="Calibri" w:cs="Times New Roman"/>
        </w:rPr>
        <w:t>VersaDoc</w:t>
      </w:r>
      <w:proofErr w:type="spellEnd"/>
      <w:r w:rsidR="007B6FD7" w:rsidRPr="003E1444">
        <w:rPr>
          <w:rFonts w:ascii="Calibri" w:hAnsi="Calibri" w:cs="Times New Roman"/>
        </w:rPr>
        <w:t xml:space="preserve">. Click on the “Select”, then select Blotting &gt; </w:t>
      </w:r>
      <w:proofErr w:type="spellStart"/>
      <w:r w:rsidR="007B6FD7" w:rsidRPr="003E1444">
        <w:rPr>
          <w:rFonts w:ascii="Calibri" w:hAnsi="Calibri" w:cs="Times New Roman"/>
        </w:rPr>
        <w:t>Chemi</w:t>
      </w:r>
      <w:proofErr w:type="spellEnd"/>
      <w:r w:rsidR="007B6FD7" w:rsidRPr="003E1444">
        <w:rPr>
          <w:rFonts w:ascii="Calibri" w:hAnsi="Calibri" w:cs="Times New Roman"/>
        </w:rPr>
        <w:t xml:space="preserve"> Ultra Sensitivity.</w:t>
      </w:r>
    </w:p>
    <w:p w14:paraId="588B7611" w14:textId="77777777" w:rsidR="007B6FD7" w:rsidRPr="003E1444" w:rsidRDefault="007B6FD7" w:rsidP="007B6FD7">
      <w:pPr>
        <w:rPr>
          <w:rFonts w:ascii="Calibri" w:hAnsi="Calibri"/>
        </w:rPr>
      </w:pPr>
    </w:p>
    <w:p w14:paraId="793D3F5E" w14:textId="36D75FB0" w:rsidR="007B6FD7" w:rsidRPr="003E1444" w:rsidRDefault="0049620B" w:rsidP="007B6FD7">
      <w:pPr>
        <w:rPr>
          <w:rFonts w:ascii="Calibri" w:hAnsi="Calibri"/>
        </w:rPr>
      </w:pPr>
      <w:r>
        <w:rPr>
          <w:rFonts w:ascii="Calibri" w:hAnsi="Calibri" w:cs="Times New Roman"/>
        </w:rPr>
        <w:t>4.2</w:t>
      </w:r>
      <w:r w:rsidR="007B6FD7">
        <w:rPr>
          <w:rFonts w:ascii="Calibri" w:hAnsi="Calibri" w:cs="Times New Roman"/>
        </w:rPr>
        <w:t>.2</w:t>
      </w:r>
      <w:r w:rsidR="007B6FD7" w:rsidRPr="003E1444">
        <w:rPr>
          <w:rFonts w:ascii="Calibri" w:hAnsi="Calibri" w:cs="Times New Roman"/>
        </w:rPr>
        <w:t xml:space="preserve">.3) Click on the “Position”. During scattering of imager, position and focus the membrane incubated in working solution of an </w:t>
      </w:r>
      <w:r w:rsidR="007B6FD7" w:rsidRPr="003E1444">
        <w:rPr>
          <w:rFonts w:ascii="Calibri" w:hAnsi="Calibri" w:cs="Times"/>
          <w:color w:val="000000"/>
        </w:rPr>
        <w:t>ultra-sensitive enhanced chemiluminescent (ECL) substrate (</w:t>
      </w:r>
      <w:r w:rsidR="007B6FD7" w:rsidRPr="003E1444">
        <w:rPr>
          <w:rFonts w:ascii="Calibri" w:hAnsi="Calibri" w:cs="Verdana"/>
          <w:b/>
          <w:bCs/>
        </w:rPr>
        <w:t>Table of Materials</w:t>
      </w:r>
      <w:r w:rsidR="007B6FD7" w:rsidRPr="003E1444">
        <w:rPr>
          <w:rFonts w:ascii="Calibri" w:hAnsi="Calibri" w:cs="Times"/>
          <w:color w:val="000000"/>
        </w:rPr>
        <w:t xml:space="preserve">). Click on the “Stop” to stop </w:t>
      </w:r>
      <w:r w:rsidR="007B6FD7" w:rsidRPr="003E1444">
        <w:rPr>
          <w:rFonts w:ascii="Calibri" w:hAnsi="Calibri" w:cs="Times New Roman"/>
        </w:rPr>
        <w:t>scattering of imager</w:t>
      </w:r>
      <w:r w:rsidR="007B6FD7" w:rsidRPr="003E1444">
        <w:rPr>
          <w:rFonts w:ascii="Calibri" w:hAnsi="Calibri" w:cs="Times"/>
          <w:color w:val="000000"/>
        </w:rPr>
        <w:t xml:space="preserve"> after optimization of the </w:t>
      </w:r>
      <w:r w:rsidR="007B6FD7" w:rsidRPr="003E1444">
        <w:rPr>
          <w:rFonts w:ascii="Calibri" w:hAnsi="Calibri" w:cs="Times New Roman"/>
        </w:rPr>
        <w:t>position and the focus.</w:t>
      </w:r>
    </w:p>
    <w:p w14:paraId="3DB4E725" w14:textId="77777777" w:rsidR="007B6FD7" w:rsidRPr="003E1444" w:rsidRDefault="007B6FD7" w:rsidP="007B6FD7">
      <w:pPr>
        <w:rPr>
          <w:rFonts w:ascii="Calibri" w:hAnsi="Calibri"/>
        </w:rPr>
      </w:pPr>
    </w:p>
    <w:p w14:paraId="601442CB" w14:textId="3B64F83E" w:rsidR="007B6FD7" w:rsidRPr="003E1444" w:rsidRDefault="0049620B" w:rsidP="007B6FD7">
      <w:pPr>
        <w:rPr>
          <w:rFonts w:ascii="Calibri" w:hAnsi="Calibri"/>
        </w:rPr>
      </w:pPr>
      <w:r>
        <w:rPr>
          <w:rFonts w:ascii="Calibri" w:hAnsi="Calibri" w:cs="Times New Roman"/>
        </w:rPr>
        <w:t>4.2</w:t>
      </w:r>
      <w:r w:rsidR="007B6FD7">
        <w:rPr>
          <w:rFonts w:ascii="Calibri" w:hAnsi="Calibri" w:cs="Times New Roman"/>
        </w:rPr>
        <w:t>.2</w:t>
      </w:r>
      <w:r w:rsidR="007B6FD7" w:rsidRPr="003E1444">
        <w:rPr>
          <w:rFonts w:ascii="Calibri" w:hAnsi="Calibri" w:cs="Times New Roman"/>
        </w:rPr>
        <w:t xml:space="preserve">.4) Click on the “Optimize Exposure”. Fill working values for exposure in the dialog window; Total Exposure (sec.): 300.0, Starting Exposure Time (sec.): 30.0, Number of Exposures: 10). Check “Save Images” so that sequentially captured images are automatically saved in your designated folder. </w:t>
      </w:r>
      <w:r w:rsidR="007B6FD7" w:rsidRPr="003E1444">
        <w:rPr>
          <w:rFonts w:ascii="Calibri" w:hAnsi="Calibri" w:cs="Times"/>
        </w:rPr>
        <w:t>Note: For optimal results, empirically determine these working values.</w:t>
      </w:r>
    </w:p>
    <w:p w14:paraId="0453431C" w14:textId="77777777" w:rsidR="007B6FD7" w:rsidRPr="003E1444" w:rsidRDefault="007B6FD7" w:rsidP="007B6FD7">
      <w:pPr>
        <w:rPr>
          <w:rFonts w:ascii="Calibri" w:hAnsi="Calibri"/>
        </w:rPr>
      </w:pPr>
    </w:p>
    <w:p w14:paraId="09424917" w14:textId="3B9CC3B4" w:rsidR="007B6FD7" w:rsidRPr="003E1444" w:rsidRDefault="0049620B" w:rsidP="007B6FD7">
      <w:pPr>
        <w:rPr>
          <w:rFonts w:ascii="Calibri" w:hAnsi="Calibri"/>
        </w:rPr>
      </w:pPr>
      <w:r>
        <w:rPr>
          <w:rFonts w:ascii="Calibri" w:hAnsi="Calibri" w:cs="Times New Roman"/>
        </w:rPr>
        <w:t>4.2</w:t>
      </w:r>
      <w:r w:rsidR="007B6FD7">
        <w:rPr>
          <w:rFonts w:ascii="Calibri" w:hAnsi="Calibri" w:cs="Times New Roman"/>
        </w:rPr>
        <w:t>.2</w:t>
      </w:r>
      <w:r w:rsidR="007B6FD7" w:rsidRPr="003E1444">
        <w:rPr>
          <w:rFonts w:ascii="Calibri" w:hAnsi="Calibri" w:cs="Times New Roman"/>
        </w:rPr>
        <w:t>.5) To capture size-marker image on the membrane, leave imager’s door opened ca. 5 cm during exposure and image capturing. Repeat same process as (</w:t>
      </w:r>
      <w:r>
        <w:rPr>
          <w:rFonts w:ascii="Calibri" w:hAnsi="Calibri" w:cs="Times New Roman"/>
        </w:rPr>
        <w:t>4.2</w:t>
      </w:r>
      <w:r w:rsidR="007B6FD7">
        <w:rPr>
          <w:rFonts w:ascii="Calibri" w:hAnsi="Calibri" w:cs="Times New Roman"/>
        </w:rPr>
        <w:t>.2</w:t>
      </w:r>
      <w:r w:rsidR="007B6FD7" w:rsidRPr="003E1444">
        <w:rPr>
          <w:rFonts w:ascii="Calibri" w:hAnsi="Calibri" w:cs="Times New Roman"/>
        </w:rPr>
        <w:t xml:space="preserve">.4) without changing the position and the focus of the membrane. Fill working values for exposure in the dialog window; Total Exposure (sec.): 0.6, Starting Exposure Time (sec.): 0.1, Number of Exposures: 6). </w:t>
      </w:r>
      <w:r w:rsidR="007B6FD7" w:rsidRPr="003E1444">
        <w:rPr>
          <w:rFonts w:ascii="Calibri" w:hAnsi="Calibri" w:cs="Times"/>
        </w:rPr>
        <w:t>Note: For optimal results, empirically determine these working values.</w:t>
      </w:r>
    </w:p>
    <w:p w14:paraId="4EFAA882" w14:textId="77777777" w:rsidR="007B6FD7" w:rsidRPr="003E1444" w:rsidRDefault="007B6FD7" w:rsidP="007B6FD7">
      <w:pPr>
        <w:rPr>
          <w:rFonts w:ascii="Calibri" w:hAnsi="Calibri"/>
        </w:rPr>
      </w:pPr>
    </w:p>
    <w:p w14:paraId="011F6310" w14:textId="693EC75A" w:rsidR="007B6FD7" w:rsidRPr="003E1444" w:rsidRDefault="0049620B" w:rsidP="007B6FD7">
      <w:pPr>
        <w:rPr>
          <w:rFonts w:ascii="Calibri" w:hAnsi="Calibri"/>
        </w:rPr>
      </w:pPr>
      <w:r>
        <w:rPr>
          <w:rFonts w:ascii="Calibri" w:hAnsi="Calibri" w:cs="Times New Roman"/>
        </w:rPr>
        <w:t>4.2</w:t>
      </w:r>
      <w:r w:rsidR="007B6FD7">
        <w:rPr>
          <w:rFonts w:ascii="Calibri" w:hAnsi="Calibri" w:cs="Times New Roman"/>
        </w:rPr>
        <w:t>.2</w:t>
      </w:r>
      <w:r w:rsidR="007B6FD7" w:rsidRPr="003E1444">
        <w:rPr>
          <w:rFonts w:ascii="Calibri" w:hAnsi="Calibri" w:cs="Times New Roman"/>
        </w:rPr>
        <w:t>.6) For size-marker image (blank image without chemiluminescence signals for size-marker positions), optionally go to Volume Quick Guide palette (or select Help &gt; Volume Quick Guide to open that palette) and click on the “3. Transform” to open “Transform” dialog window. Check the box of “Invert display” in the window. Adjust brightness and contrast with High/Low buttons or choose Auto-scale. Click on the “OK” once optimized brightness and contrast of the image.</w:t>
      </w:r>
    </w:p>
    <w:p w14:paraId="2C281C81" w14:textId="77777777" w:rsidR="007B6FD7" w:rsidRPr="003E1444" w:rsidRDefault="007B6FD7" w:rsidP="007B6FD7">
      <w:pPr>
        <w:rPr>
          <w:rFonts w:ascii="Calibri" w:hAnsi="Calibri"/>
        </w:rPr>
      </w:pPr>
    </w:p>
    <w:p w14:paraId="19DA437A" w14:textId="55B0BCA2" w:rsidR="007B6FD7" w:rsidRPr="003E1444" w:rsidRDefault="0049620B" w:rsidP="007B6FD7">
      <w:pPr>
        <w:rPr>
          <w:rFonts w:ascii="Calibri" w:hAnsi="Calibri"/>
        </w:rPr>
      </w:pPr>
      <w:r>
        <w:rPr>
          <w:rFonts w:ascii="Calibri" w:hAnsi="Calibri" w:cs="Times New Roman"/>
        </w:rPr>
        <w:t>4.2</w:t>
      </w:r>
      <w:r w:rsidR="007B6FD7">
        <w:rPr>
          <w:rFonts w:ascii="Calibri" w:hAnsi="Calibri" w:cs="Times New Roman"/>
        </w:rPr>
        <w:t>.2</w:t>
      </w:r>
      <w:r w:rsidR="007B6FD7" w:rsidRPr="003E1444">
        <w:rPr>
          <w:rFonts w:ascii="Calibri" w:hAnsi="Calibri" w:cs="Times New Roman"/>
        </w:rPr>
        <w:t>.7) To export images, select File &gt; Export to TIFF Image. To merge plural images, select View &gt; Multi-channel Viewer.</w:t>
      </w:r>
    </w:p>
    <w:p w14:paraId="448F2D5F" w14:textId="77777777" w:rsidR="00CD3AC5" w:rsidRPr="003E1444" w:rsidRDefault="00CD3AC5">
      <w:pPr>
        <w:rPr>
          <w:rFonts w:ascii="Calibri" w:hAnsi="Calibri"/>
        </w:rPr>
      </w:pPr>
    </w:p>
    <w:p w14:paraId="1D877BC5" w14:textId="35BB2E56" w:rsidR="00FB4167" w:rsidRPr="003E1444" w:rsidRDefault="00FE6527">
      <w:pPr>
        <w:rPr>
          <w:rFonts w:ascii="Calibri" w:hAnsi="Calibri"/>
        </w:rPr>
      </w:pPr>
      <w:r w:rsidRPr="003E1444">
        <w:rPr>
          <w:rFonts w:ascii="Calibri" w:hAnsi="Calibri" w:cs="Verdana"/>
          <w:b/>
        </w:rPr>
        <w:t>SUPPLEMENTAL COD</w:t>
      </w:r>
      <w:r w:rsidR="00C76CBB">
        <w:rPr>
          <w:rFonts w:ascii="Calibri" w:hAnsi="Calibri" w:cs="Verdana"/>
          <w:b/>
        </w:rPr>
        <w:t>ING</w:t>
      </w:r>
      <w:r w:rsidRPr="003E1444">
        <w:rPr>
          <w:rFonts w:ascii="Calibri" w:hAnsi="Calibri" w:cs="Verdana"/>
          <w:b/>
        </w:rPr>
        <w:t xml:space="preserve"> FILES </w:t>
      </w:r>
      <w:r w:rsidRPr="003E1444">
        <w:rPr>
          <w:rFonts w:ascii="Calibri" w:hAnsi="Calibri" w:cs="Times New Roman"/>
          <w:b/>
        </w:rPr>
        <w:t>REFERENCES</w:t>
      </w:r>
    </w:p>
    <w:p w14:paraId="5ED0E38B" w14:textId="77777777" w:rsidR="00010605" w:rsidRPr="003E1444" w:rsidRDefault="00010605">
      <w:pPr>
        <w:rPr>
          <w:rFonts w:ascii="Calibri" w:hAnsi="Calibri"/>
        </w:rPr>
      </w:pPr>
    </w:p>
    <w:p w14:paraId="14662AC0" w14:textId="77777777" w:rsidR="009D4846" w:rsidRPr="009D4846" w:rsidRDefault="00010605" w:rsidP="009D4846">
      <w:pPr>
        <w:pStyle w:val="EndNoteBibliography"/>
        <w:ind w:left="720" w:hanging="720"/>
        <w:rPr>
          <w:noProof/>
        </w:rPr>
      </w:pPr>
      <w:r w:rsidRPr="003E1444">
        <w:fldChar w:fldCharType="begin"/>
      </w:r>
      <w:r w:rsidRPr="003E1444">
        <w:instrText xml:space="preserve"> ADDIN EN.REFLIST </w:instrText>
      </w:r>
      <w:r w:rsidRPr="003E1444">
        <w:fldChar w:fldCharType="separate"/>
      </w:r>
      <w:r w:rsidR="009D4846" w:rsidRPr="009D4846">
        <w:rPr>
          <w:noProof/>
        </w:rPr>
        <w:t>1</w:t>
      </w:r>
      <w:r w:rsidR="009D4846" w:rsidRPr="009D4846">
        <w:rPr>
          <w:noProof/>
        </w:rPr>
        <w:tab/>
        <w:t xml:space="preserve">Niikura, Y. &amp; Kitagawa, K. Immunofluorescence Analysis of Endogenous and Exogenous Centromere-kinetochore Proteins. </w:t>
      </w:r>
      <w:r w:rsidR="009D4846" w:rsidRPr="009D4846">
        <w:rPr>
          <w:i/>
          <w:noProof/>
        </w:rPr>
        <w:t>J Vis Exp.</w:t>
      </w:r>
      <w:r w:rsidR="009D4846" w:rsidRPr="009D4846">
        <w:rPr>
          <w:noProof/>
        </w:rPr>
        <w:t xml:space="preserve"> (109), e53732, doi:10.3791/53732, (2016).</w:t>
      </w:r>
    </w:p>
    <w:p w14:paraId="7A04D620" w14:textId="548969EC" w:rsidR="009D4846" w:rsidRPr="009D4846" w:rsidRDefault="009D4846" w:rsidP="009D4846">
      <w:pPr>
        <w:pStyle w:val="EndNoteBibliography"/>
        <w:ind w:left="720" w:hanging="720"/>
        <w:rPr>
          <w:noProof/>
        </w:rPr>
      </w:pPr>
      <w:r w:rsidRPr="009D4846">
        <w:rPr>
          <w:noProof/>
        </w:rPr>
        <w:t>2</w:t>
      </w:r>
      <w:r w:rsidRPr="009D4846">
        <w:rPr>
          <w:noProof/>
        </w:rPr>
        <w:tab/>
        <w:t xml:space="preserve">Inc., B.-R. L. </w:t>
      </w:r>
      <w:r w:rsidRPr="009D4846">
        <w:rPr>
          <w:i/>
          <w:noProof/>
        </w:rPr>
        <w:t>VersaDoc Imaging System User's Manual</w:t>
      </w:r>
      <w:r w:rsidRPr="009D4846">
        <w:rPr>
          <w:noProof/>
        </w:rPr>
        <w:t>, &lt;</w:t>
      </w:r>
      <w:hyperlink r:id="rId5" w:history="1">
        <w:r w:rsidRPr="009D4846">
          <w:rPr>
            <w:rStyle w:val="Hyperlink"/>
            <w:noProof/>
          </w:rPr>
          <w:t>http://stmichaelshospitalresearch.ca/wp-content/uploads/2015/09/Bio-rad-Molecular-Imager-VersadocMP-Versadoc-Imaging-systems.pdf</w:t>
        </w:r>
      </w:hyperlink>
      <w:r w:rsidRPr="009D4846">
        <w:rPr>
          <w:noProof/>
        </w:rPr>
        <w:t>&gt; (2001).</w:t>
      </w:r>
    </w:p>
    <w:p w14:paraId="29C0147B" w14:textId="673BBE6A" w:rsidR="00FB4167" w:rsidRPr="007843CC" w:rsidRDefault="00010605">
      <w:pPr>
        <w:rPr>
          <w:rFonts w:ascii="Calibri" w:hAnsi="Calibri"/>
        </w:rPr>
      </w:pPr>
      <w:r w:rsidRPr="003E1444">
        <w:rPr>
          <w:rFonts w:ascii="Calibri" w:hAnsi="Calibri"/>
        </w:rPr>
        <w:fldChar w:fldCharType="end"/>
      </w:r>
    </w:p>
    <w:sectPr w:rsidR="00FB4167" w:rsidRPr="007843CC">
      <w:pgSz w:w="12240" w:h="15840"/>
      <w:pgMar w:top="1440" w:right="1800" w:bottom="144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auto"/>
    <w:pitch w:val="variable"/>
    <w:sig w:usb0="E00002FF" w:usb1="5000205A" w:usb2="00000000" w:usb3="00000000" w:csb0="0000019F" w:csb1="00000000"/>
  </w:font>
  <w:font w:name="Lucida Grande">
    <w:charset w:val="00"/>
    <w:family w:val="swiss"/>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FB4167"/>
    <w:rsid w:val="000010CB"/>
    <w:rsid w:val="00007379"/>
    <w:rsid w:val="00010605"/>
    <w:rsid w:val="000A0BCD"/>
    <w:rsid w:val="000B4B79"/>
    <w:rsid w:val="000C1875"/>
    <w:rsid w:val="000D6B04"/>
    <w:rsid w:val="000E019C"/>
    <w:rsid w:val="000F14D1"/>
    <w:rsid w:val="000F2031"/>
    <w:rsid w:val="00116EEF"/>
    <w:rsid w:val="00117589"/>
    <w:rsid w:val="0016736F"/>
    <w:rsid w:val="00172870"/>
    <w:rsid w:val="0018364B"/>
    <w:rsid w:val="001D4902"/>
    <w:rsid w:val="001E4DE0"/>
    <w:rsid w:val="001E63EA"/>
    <w:rsid w:val="002679B6"/>
    <w:rsid w:val="00290176"/>
    <w:rsid w:val="002908AD"/>
    <w:rsid w:val="002C3E21"/>
    <w:rsid w:val="002E1D91"/>
    <w:rsid w:val="00310869"/>
    <w:rsid w:val="00312C1D"/>
    <w:rsid w:val="0034664A"/>
    <w:rsid w:val="003663E3"/>
    <w:rsid w:val="00387577"/>
    <w:rsid w:val="003C3B87"/>
    <w:rsid w:val="003E1444"/>
    <w:rsid w:val="00423105"/>
    <w:rsid w:val="00423896"/>
    <w:rsid w:val="004450C0"/>
    <w:rsid w:val="00461451"/>
    <w:rsid w:val="00472B8F"/>
    <w:rsid w:val="00476433"/>
    <w:rsid w:val="0049620B"/>
    <w:rsid w:val="00510F85"/>
    <w:rsid w:val="005221DF"/>
    <w:rsid w:val="00593E99"/>
    <w:rsid w:val="005C2854"/>
    <w:rsid w:val="006019F0"/>
    <w:rsid w:val="00605B55"/>
    <w:rsid w:val="00621DD9"/>
    <w:rsid w:val="00631245"/>
    <w:rsid w:val="00634665"/>
    <w:rsid w:val="00662066"/>
    <w:rsid w:val="00686AC2"/>
    <w:rsid w:val="006949CE"/>
    <w:rsid w:val="006B3EB1"/>
    <w:rsid w:val="006C0D91"/>
    <w:rsid w:val="006F6DB4"/>
    <w:rsid w:val="007317EC"/>
    <w:rsid w:val="00731EA8"/>
    <w:rsid w:val="00737752"/>
    <w:rsid w:val="00762C8B"/>
    <w:rsid w:val="00770480"/>
    <w:rsid w:val="007727A7"/>
    <w:rsid w:val="007843CC"/>
    <w:rsid w:val="00785A14"/>
    <w:rsid w:val="007A021B"/>
    <w:rsid w:val="007A0A59"/>
    <w:rsid w:val="007B5617"/>
    <w:rsid w:val="007B607E"/>
    <w:rsid w:val="007B6FD7"/>
    <w:rsid w:val="0080105F"/>
    <w:rsid w:val="0084504E"/>
    <w:rsid w:val="008643E0"/>
    <w:rsid w:val="008C68EF"/>
    <w:rsid w:val="008E1498"/>
    <w:rsid w:val="00901BCD"/>
    <w:rsid w:val="009205E2"/>
    <w:rsid w:val="00967A31"/>
    <w:rsid w:val="009B07A9"/>
    <w:rsid w:val="009D4846"/>
    <w:rsid w:val="00A050AE"/>
    <w:rsid w:val="00A367F7"/>
    <w:rsid w:val="00AA6A64"/>
    <w:rsid w:val="00AE5235"/>
    <w:rsid w:val="00B40BD0"/>
    <w:rsid w:val="00B73A97"/>
    <w:rsid w:val="00B85E3A"/>
    <w:rsid w:val="00BC4339"/>
    <w:rsid w:val="00BE25D0"/>
    <w:rsid w:val="00C06C8D"/>
    <w:rsid w:val="00C11C4E"/>
    <w:rsid w:val="00C37C2A"/>
    <w:rsid w:val="00C4663C"/>
    <w:rsid w:val="00C626B9"/>
    <w:rsid w:val="00C76CBB"/>
    <w:rsid w:val="00CB07E5"/>
    <w:rsid w:val="00CC0612"/>
    <w:rsid w:val="00CD3AC5"/>
    <w:rsid w:val="00D06EA6"/>
    <w:rsid w:val="00D75587"/>
    <w:rsid w:val="00DB6727"/>
    <w:rsid w:val="00DD5933"/>
    <w:rsid w:val="00E27BFF"/>
    <w:rsid w:val="00E40A34"/>
    <w:rsid w:val="00E446F5"/>
    <w:rsid w:val="00E73A22"/>
    <w:rsid w:val="00EC31AD"/>
    <w:rsid w:val="00EF775C"/>
    <w:rsid w:val="00F278EB"/>
    <w:rsid w:val="00F5308A"/>
    <w:rsid w:val="00F6044C"/>
    <w:rsid w:val="00FB31C7"/>
    <w:rsid w:val="00FB4167"/>
    <w:rsid w:val="00FC74C6"/>
    <w:rsid w:val="00FD2AA2"/>
    <w:rsid w:val="00FD2DCD"/>
    <w:rsid w:val="00FE652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9EA8313"/>
  <w15:docId w15:val="{1612D7BD-8E3F-0A4F-B5DA-C26AAB9E1E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010605"/>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010605"/>
    <w:rPr>
      <w:rFonts w:ascii="Calibri" w:hAnsi="Calibri" w:cs="Calibri"/>
    </w:rPr>
  </w:style>
  <w:style w:type="paragraph" w:customStyle="1" w:styleId="EndNoteBibliography">
    <w:name w:val="EndNote Bibliography"/>
    <w:basedOn w:val="Normal"/>
    <w:link w:val="EndNoteBibliographyChar"/>
    <w:rsid w:val="00010605"/>
    <w:rPr>
      <w:rFonts w:ascii="Calibri" w:hAnsi="Calibri" w:cs="Calibri"/>
    </w:rPr>
  </w:style>
  <w:style w:type="character" w:customStyle="1" w:styleId="EndNoteBibliographyChar">
    <w:name w:val="EndNote Bibliography Char"/>
    <w:basedOn w:val="DefaultParagraphFont"/>
    <w:link w:val="EndNoteBibliography"/>
    <w:rsid w:val="00010605"/>
    <w:rPr>
      <w:rFonts w:ascii="Calibri" w:hAnsi="Calibri" w:cs="Calibri"/>
    </w:rPr>
  </w:style>
  <w:style w:type="character" w:styleId="Hyperlink">
    <w:name w:val="Hyperlink"/>
    <w:basedOn w:val="DefaultParagraphFont"/>
    <w:uiPriority w:val="99"/>
    <w:unhideWhenUsed/>
    <w:rsid w:val="00010605"/>
    <w:rPr>
      <w:color w:val="0000FF" w:themeColor="hyperlink"/>
      <w:u w:val="single"/>
    </w:rPr>
  </w:style>
  <w:style w:type="character" w:styleId="UnresolvedMention">
    <w:name w:val="Unresolved Mention"/>
    <w:basedOn w:val="DefaultParagraphFont"/>
    <w:uiPriority w:val="99"/>
    <w:semiHidden/>
    <w:unhideWhenUsed/>
    <w:rsid w:val="00010605"/>
    <w:rPr>
      <w:color w:val="605E5C"/>
      <w:shd w:val="clear" w:color="auto" w:fill="E1DFDD"/>
    </w:rPr>
  </w:style>
  <w:style w:type="paragraph" w:styleId="BalloonText">
    <w:name w:val="Balloon Text"/>
    <w:basedOn w:val="Normal"/>
    <w:link w:val="BalloonTextChar"/>
    <w:uiPriority w:val="99"/>
    <w:semiHidden/>
    <w:unhideWhenUsed/>
    <w:rsid w:val="00621DD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21DD9"/>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http://stmichaelshospitalresearch.ca/wp-content/uploads/2015/09/Bio-rad-Molecular-Imager-VersadocMP-Versadoc-Imaging-systems.pdf" TargetMode="External"/><Relationship Id="rId4" Type="http://schemas.openxmlformats.org/officeDocument/2006/relationships/webSettings" Target="webSettings.xml"/></Relationships>
</file>

<file path=word/theme/theme1.xml><?xml version="1.0" encoding="utf-8"?>
<a:theme xmlns:a="http://schemas.openxmlformats.org/drawingml/2006/main" name="Default Theme">
  <a:themeElements>
    <a:clrScheme name="Default">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Default">
      <a:majorFont>
        <a:latin typeface="Times New Roman"/>
        <a:ea typeface=""/>
        <a:cs typeface=""/>
      </a:majorFont>
      <a:minorFont>
        <a:latin typeface="Times New Roman"/>
        <a:ea typeface=""/>
        <a:cs typeface=""/>
      </a:minorFont>
    </a:fontScheme>
    <a:fmtScheme name="Default">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meta xmlns="http://schemas.apple.com/cocoa/2006/metadata">
  <generator>CocoaOOXMLWriter/1187.4</generator>
</meta>
</file>

<file path=customXml/itemProps1.xml><?xml version="1.0" encoding="utf-8"?>
<ds:datastoreItem xmlns:ds="http://schemas.openxmlformats.org/officeDocument/2006/customXml" ds:itemID="{5487F2DE-DCB4-FA4D-85F5-016E7181BC8C}">
  <ds:schemaRefs>
    <ds:schemaRef ds:uri="http://schemas.apple.com/cocoa/2006/metadata"/>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4551</Words>
  <Characters>25946</Characters>
  <Application>Microsoft Office Word</Application>
  <DocSecurity>0</DocSecurity>
  <Lines>216</Lines>
  <Paragraphs>60</Paragraphs>
  <ScaleCrop>false</ScaleCrop>
  <HeadingPairs>
    <vt:vector size="2" baseType="variant">
      <vt:variant>
        <vt:lpstr>Title</vt:lpstr>
      </vt:variant>
      <vt:variant>
        <vt:i4>1</vt:i4>
      </vt:variant>
    </vt:vector>
  </HeadingPairs>
  <TitlesOfParts>
    <vt:vector size="1" baseType="lpstr">
      <vt:lpstr/>
    </vt:vector>
  </TitlesOfParts>
  <Company>SJCRH</Company>
  <LinksUpToDate>false</LinksUpToDate>
  <CharactersWithSpaces>304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hei Niikura</dc:creator>
  <cp:lastModifiedBy>Vineeta Bajaj</cp:lastModifiedBy>
  <cp:revision>2</cp:revision>
  <dcterms:created xsi:type="dcterms:W3CDTF">2020-05-06T19:28:00Z</dcterms:created>
  <dcterms:modified xsi:type="dcterms:W3CDTF">2020-05-06T19:28:00Z</dcterms:modified>
</cp:coreProperties>
</file>